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ED4D30" w14:textId="77777777" w:rsidR="00966FD5" w:rsidRPr="00966FD5" w:rsidRDefault="00966FD5" w:rsidP="00966FD5">
      <w:pPr>
        <w:spacing w:line="480" w:lineRule="auto"/>
        <w:rPr>
          <w:rFonts w:ascii="Times New Roman" w:eastAsia="Times New Roman" w:hAnsi="Times New Roman" w:cs="Times New Roman"/>
          <w:sz w:val="24"/>
          <w:szCs w:val="24"/>
          <w:lang w:eastAsia="en-CA"/>
        </w:rPr>
      </w:pPr>
      <w:r w:rsidRPr="00966FD5">
        <w:rPr>
          <w:rFonts w:ascii="Times New Roman" w:eastAsia="Times New Roman" w:hAnsi="Times New Roman" w:cs="Times New Roman"/>
          <w:b/>
          <w:bCs/>
          <w:color w:val="000000"/>
          <w:sz w:val="32"/>
          <w:szCs w:val="32"/>
          <w:lang w:eastAsia="en-CA"/>
        </w:rPr>
        <w:t>Potential impacts of climate change on the phenological synchrony between a consumer and its resource: the example of the spruce budworm and its tree host.</w:t>
      </w:r>
    </w:p>
    <w:p w14:paraId="08B7167D" w14:textId="77777777" w:rsidR="00966FD5" w:rsidRPr="00966FD5" w:rsidRDefault="00966FD5" w:rsidP="00966FD5">
      <w:pPr>
        <w:spacing w:after="0" w:line="480" w:lineRule="auto"/>
        <w:rPr>
          <w:rFonts w:ascii="Times New Roman" w:eastAsia="Times New Roman" w:hAnsi="Times New Roman" w:cs="Times New Roman"/>
          <w:sz w:val="24"/>
          <w:szCs w:val="24"/>
          <w:lang w:eastAsia="en-CA"/>
        </w:rPr>
      </w:pPr>
      <w:r w:rsidRPr="00966FD5">
        <w:rPr>
          <w:rFonts w:ascii="Times New Roman" w:eastAsia="Times New Roman" w:hAnsi="Times New Roman" w:cs="Times New Roman"/>
          <w:b/>
          <w:bCs/>
          <w:color w:val="000000"/>
          <w:sz w:val="32"/>
          <w:szCs w:val="32"/>
          <w:lang w:eastAsia="en-CA"/>
        </w:rPr>
        <w:t> </w:t>
      </w:r>
    </w:p>
    <w:p w14:paraId="72E66A30" w14:textId="77777777" w:rsidR="00966FD5" w:rsidRPr="00966FD5" w:rsidRDefault="00966FD5" w:rsidP="00966FD5">
      <w:pPr>
        <w:spacing w:before="240" w:after="0" w:line="480" w:lineRule="auto"/>
        <w:outlineLvl w:val="0"/>
        <w:rPr>
          <w:rFonts w:ascii="Times New Roman" w:eastAsia="Times New Roman" w:hAnsi="Times New Roman" w:cs="Times New Roman"/>
          <w:b/>
          <w:bCs/>
          <w:kern w:val="36"/>
          <w:sz w:val="48"/>
          <w:szCs w:val="48"/>
          <w:lang w:eastAsia="en-CA"/>
        </w:rPr>
      </w:pPr>
      <w:r w:rsidRPr="00966FD5">
        <w:rPr>
          <w:rFonts w:ascii="Times New Roman" w:eastAsia="Times New Roman" w:hAnsi="Times New Roman" w:cs="Times New Roman"/>
          <w:b/>
          <w:bCs/>
          <w:color w:val="000000"/>
          <w:kern w:val="36"/>
          <w:sz w:val="32"/>
          <w:szCs w:val="32"/>
          <w:lang w:eastAsia="en-CA"/>
        </w:rPr>
        <w:t>Abstract</w:t>
      </w:r>
    </w:p>
    <w:p w14:paraId="0C8496CC" w14:textId="77777777" w:rsidR="00966FD5" w:rsidRPr="00966FD5" w:rsidRDefault="00966FD5" w:rsidP="00966FD5">
      <w:pPr>
        <w:spacing w:after="240" w:line="480" w:lineRule="auto"/>
        <w:rPr>
          <w:rFonts w:ascii="Times New Roman" w:eastAsia="Times New Roman" w:hAnsi="Times New Roman" w:cs="Times New Roman"/>
          <w:sz w:val="24"/>
          <w:szCs w:val="24"/>
          <w:lang w:eastAsia="en-CA"/>
        </w:rPr>
      </w:pPr>
      <w:r w:rsidRPr="00966FD5">
        <w:rPr>
          <w:rFonts w:ascii="Times New Roman" w:eastAsia="Times New Roman" w:hAnsi="Times New Roman" w:cs="Times New Roman"/>
          <w:color w:val="000000"/>
          <w:sz w:val="24"/>
          <w:szCs w:val="24"/>
          <w:lang w:eastAsia="en-CA"/>
        </w:rPr>
        <w:t xml:space="preserve">The ongoing anthropogenic climate change increasingly affects species phenology. Especially, the seasonal resting period, when organisms remain inactive during part of the year, is often driven by temperature. In the case of a consumer and a resource that both exhibit a seasonal resting period, the synchrony of the end of their respective resting period is fundamental for the persistence of their interaction. Since the consumer and its resource may react differently to a change in temperature regime, the synchrony between them will likely be altered. In this study, we propose a general theoretical model that determines the duration of the resting period according to temperature, and its effects on synchrony or mismatch between phenological stages of two interacting species. We then illustrate our approach using the spruce budworm – balsam fir system in Eastern Canada as a case study. We found that an increase in temperature would usually advance the end of the resting period. However, the effects of a warm or cold spell during the resting period would strongly vary according to the time and the duration of the spell. Depending on the way each species reacts to the same temperature shift, the mismatch between the consumer and its resource may increase or decrease. For the spruce budworm – balsam fir system, our model predicts that an increase in temperature may increase the mismatch between the insect and the tree in Southern sites, but may increase the synchrony in Northern sites. This </w:t>
      </w:r>
      <w:r w:rsidRPr="00966FD5">
        <w:rPr>
          <w:rFonts w:ascii="Times New Roman" w:eastAsia="Times New Roman" w:hAnsi="Times New Roman" w:cs="Times New Roman"/>
          <w:color w:val="000000"/>
          <w:sz w:val="24"/>
          <w:szCs w:val="24"/>
          <w:lang w:eastAsia="en-CA"/>
        </w:rPr>
        <w:lastRenderedPageBreak/>
        <w:t>kind of modelling approach is of prime importance to investigate potential effects of climate change on consumer – resource systems. The study of synchrony between interacting species is fundamental to predict future species distribution.</w:t>
      </w:r>
    </w:p>
    <w:p w14:paraId="5599BE30" w14:textId="77777777" w:rsidR="00966FD5" w:rsidRPr="00966FD5" w:rsidRDefault="00966FD5" w:rsidP="00966FD5">
      <w:pPr>
        <w:spacing w:line="480" w:lineRule="auto"/>
        <w:rPr>
          <w:rFonts w:ascii="Times New Roman" w:eastAsia="Times New Roman" w:hAnsi="Times New Roman" w:cs="Times New Roman"/>
          <w:sz w:val="24"/>
          <w:szCs w:val="24"/>
          <w:lang w:eastAsia="en-CA"/>
        </w:rPr>
      </w:pPr>
      <w:r w:rsidRPr="00966FD5">
        <w:rPr>
          <w:rFonts w:ascii="Times New Roman" w:eastAsia="Times New Roman" w:hAnsi="Times New Roman" w:cs="Times New Roman"/>
          <w:b/>
          <w:bCs/>
          <w:color w:val="000000"/>
          <w:sz w:val="32"/>
          <w:szCs w:val="32"/>
          <w:lang w:eastAsia="en-CA"/>
        </w:rPr>
        <w:t>Keywords: </w:t>
      </w:r>
    </w:p>
    <w:p w14:paraId="06222C7B" w14:textId="77777777" w:rsidR="00966FD5" w:rsidRPr="00966FD5" w:rsidRDefault="00966FD5" w:rsidP="00966FD5">
      <w:pPr>
        <w:spacing w:line="480" w:lineRule="auto"/>
        <w:rPr>
          <w:rFonts w:ascii="Times New Roman" w:eastAsia="Times New Roman" w:hAnsi="Times New Roman" w:cs="Times New Roman"/>
          <w:sz w:val="24"/>
          <w:szCs w:val="24"/>
          <w:lang w:eastAsia="en-CA"/>
        </w:rPr>
      </w:pPr>
      <w:r w:rsidRPr="00966FD5">
        <w:rPr>
          <w:rFonts w:ascii="Times New Roman" w:eastAsia="Times New Roman" w:hAnsi="Times New Roman" w:cs="Times New Roman"/>
          <w:color w:val="000000"/>
          <w:sz w:val="24"/>
          <w:szCs w:val="24"/>
          <w:lang w:eastAsia="en-CA"/>
        </w:rPr>
        <w:t>Consumer, resource, phenology, global warming, spruce budworm, balsam fir</w:t>
      </w:r>
    </w:p>
    <w:p w14:paraId="68111384" w14:textId="77777777" w:rsidR="00966FD5" w:rsidRPr="00966FD5" w:rsidRDefault="00966FD5" w:rsidP="00966FD5">
      <w:pPr>
        <w:spacing w:after="0" w:line="480" w:lineRule="auto"/>
        <w:rPr>
          <w:rFonts w:ascii="Times New Roman" w:eastAsia="Times New Roman" w:hAnsi="Times New Roman" w:cs="Times New Roman"/>
          <w:sz w:val="24"/>
          <w:szCs w:val="24"/>
          <w:lang w:eastAsia="en-CA"/>
        </w:rPr>
      </w:pPr>
    </w:p>
    <w:p w14:paraId="7226AEEE" w14:textId="77777777" w:rsidR="00966FD5" w:rsidRPr="00966FD5" w:rsidRDefault="00966FD5" w:rsidP="00966FD5">
      <w:pPr>
        <w:spacing w:before="240" w:after="0" w:line="480" w:lineRule="auto"/>
        <w:outlineLvl w:val="0"/>
        <w:rPr>
          <w:rFonts w:ascii="Times New Roman" w:eastAsia="Times New Roman" w:hAnsi="Times New Roman" w:cs="Times New Roman"/>
          <w:b/>
          <w:bCs/>
          <w:kern w:val="36"/>
          <w:sz w:val="48"/>
          <w:szCs w:val="48"/>
          <w:lang w:eastAsia="en-CA"/>
        </w:rPr>
      </w:pPr>
      <w:r w:rsidRPr="00966FD5">
        <w:rPr>
          <w:rFonts w:ascii="Times New Roman" w:eastAsia="Times New Roman" w:hAnsi="Times New Roman" w:cs="Times New Roman"/>
          <w:b/>
          <w:bCs/>
          <w:color w:val="000000"/>
          <w:kern w:val="36"/>
          <w:sz w:val="32"/>
          <w:szCs w:val="32"/>
          <w:lang w:eastAsia="en-CA"/>
        </w:rPr>
        <w:t>1. Introduction</w:t>
      </w:r>
    </w:p>
    <w:p w14:paraId="5111C397" w14:textId="391CC951" w:rsidR="00966FD5" w:rsidRPr="00966FD5" w:rsidRDefault="00966FD5" w:rsidP="00966FD5">
      <w:pPr>
        <w:spacing w:after="0" w:line="480" w:lineRule="auto"/>
        <w:rPr>
          <w:rFonts w:ascii="Times New Roman" w:eastAsia="Times New Roman" w:hAnsi="Times New Roman" w:cs="Times New Roman"/>
          <w:sz w:val="24"/>
          <w:szCs w:val="24"/>
          <w:lang w:eastAsia="en-CA"/>
        </w:rPr>
      </w:pPr>
      <w:r w:rsidRPr="00966FD5">
        <w:rPr>
          <w:rFonts w:ascii="Times New Roman" w:eastAsia="Times New Roman" w:hAnsi="Times New Roman" w:cs="Times New Roman"/>
          <w:color w:val="000000"/>
          <w:sz w:val="24"/>
          <w:szCs w:val="24"/>
          <w:lang w:eastAsia="en-CA"/>
        </w:rPr>
        <w:t xml:space="preserve">Anthropogenic climate change has increasingly disrupted ecological interactions for the past century (IPCC 2014 and references within). It is expected that this trend will continue and amplify as interacting species are likely to respond differently to similar environmental changes and selective pressures </w:t>
      </w:r>
      <w:r w:rsidR="00210E6D" w:rsidRPr="000C2304">
        <w:rPr>
          <w:rFonts w:ascii="Times New Roman" w:eastAsia="Times New Roman" w:hAnsi="Times New Roman" w:cs="Times New Roman"/>
          <w:color w:val="000000"/>
          <w:sz w:val="24"/>
          <w:szCs w:val="24"/>
          <w:lang w:eastAsia="en-CA"/>
        </w:rPr>
        <w:fldChar w:fldCharType="begin" w:fldLock="1"/>
      </w:r>
      <w:r w:rsidR="00210E6D" w:rsidRPr="000C2304">
        <w:rPr>
          <w:rFonts w:ascii="Times New Roman" w:eastAsia="Times New Roman" w:hAnsi="Times New Roman" w:cs="Times New Roman"/>
          <w:color w:val="000000"/>
          <w:sz w:val="24"/>
          <w:szCs w:val="24"/>
          <w:lang w:eastAsia="en-CA"/>
        </w:rPr>
        <w:instrText>ADDIN CSL_CITATION {"citationItems":[{"id":"ITEM-1","itemData":{"DOI":"10.1146/annurev.ecolsys.37.091305.110100","ISSN":"1543-592X","abstract":"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mate and biological variation, field and laboratory experiments, and physiological research. Range-restricted species, particularly polar and mountaintop species, show severe range contractions and have been the first groups in which entire species have gone extinct due to recent climate change. Tropical coral reefs and amphibians have been most negatively affected. Predator-prey and plant-insect interactions have been disrupted when interacting species have responded differently to warming. Evolutionary adaptations to warmer conditions have occurred in the interiors of species' ranges, and resource use and dispersal have evolved rapidly at expanding range margins. Observed genetic shifts modulate local effects of climate change, but there is little evidence that they will mitigate negative effects at the species level. Copyright © 2006 by Annual Reviews. All rights reserved.","author":[{"dropping-particle":"","family":"Parmesan","given":"Camille","non-dropping-particle":"","parse-names":false,"suffix":""}],"container-title":"Annual Review of Ecology, Evolution, and Systematics","id":"ITEM-1","issue":"1","issued":{"date-parts":[["2006","12","7"]]},"page":"637-669","publisher":"Annual Reviews","title":"Ecological and Evolutionary Responses to Recent Climate Change","type":"article-journal","volume":"37"},"uris":["http://www.mendeley.com/documents/?uuid=abc9ea49-d16a-3932-980e-438bc8506287"]}],"mendeley":{"formattedCitation":"(Parmesan, 2006)","plainTextFormattedCitation":"(Parmesan, 2006)","previouslyFormattedCitation":"(Parmesan, 2006)"},"properties":{"noteIndex":0},"schema":"https://github.com/citation-style-language/schema/raw/master/csl-citation.json"}</w:instrText>
      </w:r>
      <w:r w:rsidR="00210E6D" w:rsidRPr="000C2304">
        <w:rPr>
          <w:rFonts w:ascii="Times New Roman" w:eastAsia="Times New Roman" w:hAnsi="Times New Roman" w:cs="Times New Roman"/>
          <w:color w:val="000000"/>
          <w:sz w:val="24"/>
          <w:szCs w:val="24"/>
          <w:lang w:eastAsia="en-CA"/>
        </w:rPr>
        <w:fldChar w:fldCharType="separate"/>
      </w:r>
      <w:r w:rsidR="00210E6D" w:rsidRPr="000C2304">
        <w:rPr>
          <w:rFonts w:ascii="Times New Roman" w:eastAsia="Times New Roman" w:hAnsi="Times New Roman" w:cs="Times New Roman"/>
          <w:noProof/>
          <w:color w:val="000000"/>
          <w:sz w:val="24"/>
          <w:szCs w:val="24"/>
          <w:lang w:eastAsia="en-CA"/>
        </w:rPr>
        <w:t>(Parmesan, 2006)</w:t>
      </w:r>
      <w:r w:rsidR="00210E6D" w:rsidRPr="000C2304">
        <w:rPr>
          <w:rFonts w:ascii="Times New Roman" w:eastAsia="Times New Roman" w:hAnsi="Times New Roman" w:cs="Times New Roman"/>
          <w:color w:val="000000"/>
          <w:sz w:val="24"/>
          <w:szCs w:val="24"/>
          <w:lang w:eastAsia="en-CA"/>
        </w:rPr>
        <w:fldChar w:fldCharType="end"/>
      </w:r>
      <w:r w:rsidRPr="00966FD5">
        <w:rPr>
          <w:rFonts w:ascii="Times New Roman" w:eastAsia="Times New Roman" w:hAnsi="Times New Roman" w:cs="Times New Roman"/>
          <w:color w:val="000000"/>
          <w:sz w:val="24"/>
          <w:szCs w:val="24"/>
          <w:lang w:eastAsia="en-CA"/>
        </w:rPr>
        <w:t xml:space="preserve">. Among ecological interactions, consumer-resource relationships are fundamental to the functioning of terrestrial and marine ecosystems. Trophic interactions between consumers and resources may be affected by climate change through: (1) direct changes in the life history traits (e.g., fecundity, mortality) of the consumer and/or the resource </w:t>
      </w:r>
      <w:r w:rsidR="00800955" w:rsidRPr="000C2304">
        <w:rPr>
          <w:rFonts w:ascii="Times New Roman" w:eastAsia="Times New Roman" w:hAnsi="Times New Roman" w:cs="Times New Roman"/>
          <w:color w:val="000000"/>
          <w:sz w:val="24"/>
          <w:szCs w:val="24"/>
          <w:lang w:eastAsia="en-CA"/>
        </w:rPr>
        <w:fldChar w:fldCharType="begin" w:fldLock="1"/>
      </w:r>
      <w:r w:rsidR="000C2304" w:rsidRPr="000C2304">
        <w:rPr>
          <w:rFonts w:ascii="Times New Roman" w:eastAsia="Times New Roman" w:hAnsi="Times New Roman" w:cs="Times New Roman"/>
          <w:color w:val="000000"/>
          <w:sz w:val="24"/>
          <w:szCs w:val="24"/>
          <w:lang w:eastAsia="en-CA"/>
        </w:rPr>
        <w:instrText>ADDIN CSL_CITATION {"citationItems":[{"id":"ITEM-1","itemData":{"DOI":"10.1046/j.1365-2486.2002.00451.x","ISSN":"13541013","abstract":"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ur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page":"1-16","publisher":"John Wiley &amp; Sons, Ltd","title":"Herbivory in global climate change research: direct effects of rising temperature on insect herbivores","type":"article-journal","volume":"8"},"uris":["http://www.mendeley.com/documents/?uuid=ad5dbc86-98a8-330c-958b-47c670b5a6cb"]}],"mendeley":{"formattedCitation":"(Bale et al., 2002)","plainTextFormattedCitation":"(Bale et al., 2002)","previouslyFormattedCitation":"(Bale et al., 2002)"},"properties":{"noteIndex":0},"schema":"https://github.com/citation-style-language/schema/raw/master/csl-citation.json"}</w:instrText>
      </w:r>
      <w:r w:rsidR="00800955" w:rsidRPr="000C2304">
        <w:rPr>
          <w:rFonts w:ascii="Times New Roman" w:eastAsia="Times New Roman" w:hAnsi="Times New Roman" w:cs="Times New Roman"/>
          <w:color w:val="000000"/>
          <w:sz w:val="24"/>
          <w:szCs w:val="24"/>
          <w:lang w:eastAsia="en-CA"/>
        </w:rPr>
        <w:fldChar w:fldCharType="separate"/>
      </w:r>
      <w:r w:rsidR="00800955" w:rsidRPr="000C2304">
        <w:rPr>
          <w:rFonts w:ascii="Times New Roman" w:eastAsia="Times New Roman" w:hAnsi="Times New Roman" w:cs="Times New Roman"/>
          <w:noProof/>
          <w:color w:val="000000"/>
          <w:sz w:val="24"/>
          <w:szCs w:val="24"/>
          <w:lang w:eastAsia="en-CA"/>
        </w:rPr>
        <w:t>(Bale et al., 2002)</w:t>
      </w:r>
      <w:r w:rsidR="00800955" w:rsidRPr="000C2304">
        <w:rPr>
          <w:rFonts w:ascii="Times New Roman" w:eastAsia="Times New Roman" w:hAnsi="Times New Roman" w:cs="Times New Roman"/>
          <w:color w:val="000000"/>
          <w:sz w:val="24"/>
          <w:szCs w:val="24"/>
          <w:lang w:eastAsia="en-CA"/>
        </w:rPr>
        <w:fldChar w:fldCharType="end"/>
      </w:r>
      <w:r w:rsidRPr="00966FD5">
        <w:rPr>
          <w:rFonts w:ascii="Times New Roman" w:eastAsia="Times New Roman" w:hAnsi="Times New Roman" w:cs="Times New Roman"/>
          <w:color w:val="000000"/>
          <w:sz w:val="24"/>
          <w:szCs w:val="24"/>
          <w:lang w:eastAsia="en-CA"/>
        </w:rPr>
        <w:t>, (2) changes in the abundance of the consumer and/or the resource due to cascading effects from higher or lower trophic levels (e.g., changes in the consumer’s predators or competitors)</w:t>
      </w:r>
      <w:r w:rsidR="00210E6D" w:rsidRPr="000C2304">
        <w:rPr>
          <w:rFonts w:ascii="Times New Roman" w:eastAsia="Times New Roman" w:hAnsi="Times New Roman" w:cs="Times New Roman"/>
          <w:color w:val="000000"/>
          <w:sz w:val="24"/>
          <w:szCs w:val="24"/>
          <w:lang w:eastAsia="en-CA"/>
        </w:rPr>
        <w:t xml:space="preserve"> </w:t>
      </w:r>
      <w:r w:rsidR="00210E6D" w:rsidRPr="000C2304">
        <w:rPr>
          <w:rFonts w:ascii="Times New Roman" w:eastAsia="Times New Roman" w:hAnsi="Times New Roman" w:cs="Times New Roman"/>
          <w:color w:val="000000"/>
          <w:sz w:val="24"/>
          <w:szCs w:val="24"/>
          <w:lang w:eastAsia="en-CA"/>
        </w:rPr>
        <w:fldChar w:fldCharType="begin" w:fldLock="1"/>
      </w:r>
      <w:r w:rsidR="00210E6D" w:rsidRPr="000C2304">
        <w:rPr>
          <w:rFonts w:ascii="Times New Roman" w:eastAsia="Times New Roman" w:hAnsi="Times New Roman" w:cs="Times New Roman"/>
          <w:color w:val="000000"/>
          <w:sz w:val="24"/>
          <w:szCs w:val="24"/>
          <w:lang w:eastAsia="en-CA"/>
        </w:rPr>
        <w:instrText>ADDIN CSL_CITATION {"citationItems":[{"id":"ITEM-1","itemData":{"DOI":"10.1111/j.1365-2656.2008.01458.x","ISSN":"00218790","PMID":"18771506","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569834aa-25db-4575-a2b6-4155cb0b9f6f"]}],"mendeley":{"formattedCitation":"(Both, van Asch, Bijlsma, Van Den Burg, &amp; Visser, 2009)","plainTextFormattedCitation":"(Both, van Asch, Bijlsma, Van Den Burg, &amp; Visser, 2009)","previouslyFormattedCitation":"(Both, van Asch, Bijlsma, Van Den Burg, &amp; Visser, 2009)"},"properties":{"noteIndex":0},"schema":"https://github.com/citation-style-language/schema/raw/master/csl-citation.json"}</w:instrText>
      </w:r>
      <w:r w:rsidR="00210E6D" w:rsidRPr="000C2304">
        <w:rPr>
          <w:rFonts w:ascii="Times New Roman" w:eastAsia="Times New Roman" w:hAnsi="Times New Roman" w:cs="Times New Roman"/>
          <w:color w:val="000000"/>
          <w:sz w:val="24"/>
          <w:szCs w:val="24"/>
          <w:lang w:eastAsia="en-CA"/>
        </w:rPr>
        <w:fldChar w:fldCharType="separate"/>
      </w:r>
      <w:r w:rsidR="00210E6D" w:rsidRPr="000C2304">
        <w:rPr>
          <w:rFonts w:ascii="Times New Roman" w:eastAsia="Times New Roman" w:hAnsi="Times New Roman" w:cs="Times New Roman"/>
          <w:noProof/>
          <w:color w:val="000000"/>
          <w:sz w:val="24"/>
          <w:szCs w:val="24"/>
          <w:lang w:eastAsia="en-CA"/>
        </w:rPr>
        <w:t>(Both, van Asch, Bijlsma, Van Den Burg, &amp; Visser, 2009)</w:t>
      </w:r>
      <w:r w:rsidR="00210E6D" w:rsidRPr="000C2304">
        <w:rPr>
          <w:rFonts w:ascii="Times New Roman" w:eastAsia="Times New Roman" w:hAnsi="Times New Roman" w:cs="Times New Roman"/>
          <w:color w:val="000000"/>
          <w:sz w:val="24"/>
          <w:szCs w:val="24"/>
          <w:lang w:eastAsia="en-CA"/>
        </w:rPr>
        <w:fldChar w:fldCharType="end"/>
      </w:r>
      <w:r w:rsidRPr="00966FD5">
        <w:rPr>
          <w:rFonts w:ascii="Times New Roman" w:eastAsia="Times New Roman" w:hAnsi="Times New Roman" w:cs="Times New Roman"/>
          <w:color w:val="000000"/>
          <w:sz w:val="24"/>
          <w:szCs w:val="24"/>
          <w:lang w:eastAsia="en-CA"/>
        </w:rPr>
        <w:t>, and (3) differential shifts in the phenology of the consumer and/or the resource leading to phenological mismatch</w:t>
      </w:r>
      <w:r w:rsidR="00210E6D" w:rsidRPr="000C2304">
        <w:rPr>
          <w:rFonts w:ascii="Times New Roman" w:eastAsia="Times New Roman" w:hAnsi="Times New Roman" w:cs="Times New Roman"/>
          <w:color w:val="000000"/>
          <w:sz w:val="24"/>
          <w:szCs w:val="24"/>
          <w:lang w:eastAsia="en-CA"/>
        </w:rPr>
        <w:t xml:space="preserve"> </w:t>
      </w:r>
      <w:r w:rsidR="00210E6D" w:rsidRPr="000C2304">
        <w:rPr>
          <w:rFonts w:ascii="Times New Roman" w:eastAsia="Times New Roman" w:hAnsi="Times New Roman" w:cs="Times New Roman"/>
          <w:color w:val="000000"/>
          <w:sz w:val="24"/>
          <w:szCs w:val="24"/>
          <w:lang w:eastAsia="en-CA"/>
        </w:rPr>
        <w:fldChar w:fldCharType="begin" w:fldLock="1"/>
      </w:r>
      <w:r w:rsidR="00210E6D" w:rsidRPr="000C2304">
        <w:rPr>
          <w:rFonts w:ascii="Times New Roman" w:eastAsia="Times New Roman" w:hAnsi="Times New Roman" w:cs="Times New Roman"/>
          <w:color w:val="000000"/>
          <w:sz w:val="24"/>
          <w:szCs w:val="24"/>
          <w:lang w:eastAsia="en-CA"/>
        </w:rPr>
        <w:instrText>ADDIN CSL_CITATION {"citationItems":[{"id":"ITEM-1","itemData":{"DOI":"10.1073/pnas.1714511115","abstract":"Shifts in the timing of species interactions are often cited as a consequence of climate change and, if present, are expected to have wide-reaching implications for ecological communities. Our knowledge about these shifts mostly comes from single systems, which have provided no clear picture, thus limiting our understanding of how species interactions may be responding overall. Using a new global database based on long-term data on the seasonal timing of biological events for pairwise species interactions, we find that the relative timing of interacting species has changed substantially in recent decades. The observed shifts are greater in magnitude than before recent climate change began, suggesting that there will be widespread warming-related shifts in the synchrony of species in the future.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id":"ITEM-1","issue":"20","issued":{"date-parts":[["2018","5","15"]]},"page":"5211-5216","title":"Global shifts in the phenological synchrony of species interactions over recent decades","type":"article-journal","volume":"115"},"uris":["http://www.mendeley.com/documents/?uuid=2f7c5568-d44f-42e8-b07e-28522a87d4a1"]}],"mendeley":{"formattedCitation":"(Kharouba et al., 2018)","plainTextFormattedCitation":"(Kharouba et al., 2018)","previouslyFormattedCitation":"(Kharouba et al., 2018)"},"properties":{"noteIndex":0},"schema":"https://github.com/citation-style-language/schema/raw/master/csl-citation.json"}</w:instrText>
      </w:r>
      <w:r w:rsidR="00210E6D" w:rsidRPr="000C2304">
        <w:rPr>
          <w:rFonts w:ascii="Times New Roman" w:eastAsia="Times New Roman" w:hAnsi="Times New Roman" w:cs="Times New Roman"/>
          <w:color w:val="000000"/>
          <w:sz w:val="24"/>
          <w:szCs w:val="24"/>
          <w:lang w:eastAsia="en-CA"/>
        </w:rPr>
        <w:fldChar w:fldCharType="separate"/>
      </w:r>
      <w:r w:rsidR="00210E6D" w:rsidRPr="000C2304">
        <w:rPr>
          <w:rFonts w:ascii="Times New Roman" w:eastAsia="Times New Roman" w:hAnsi="Times New Roman" w:cs="Times New Roman"/>
          <w:noProof/>
          <w:color w:val="000000"/>
          <w:sz w:val="24"/>
          <w:szCs w:val="24"/>
          <w:lang w:eastAsia="en-CA"/>
        </w:rPr>
        <w:t>(Kharouba et al., 2018)</w:t>
      </w:r>
      <w:r w:rsidR="00210E6D" w:rsidRPr="000C2304">
        <w:rPr>
          <w:rFonts w:ascii="Times New Roman" w:eastAsia="Times New Roman" w:hAnsi="Times New Roman" w:cs="Times New Roman"/>
          <w:color w:val="000000"/>
          <w:sz w:val="24"/>
          <w:szCs w:val="24"/>
          <w:lang w:eastAsia="en-CA"/>
        </w:rPr>
        <w:fldChar w:fldCharType="end"/>
      </w:r>
      <w:r w:rsidRPr="00966FD5">
        <w:rPr>
          <w:rFonts w:ascii="Times New Roman" w:eastAsia="Times New Roman" w:hAnsi="Times New Roman" w:cs="Times New Roman"/>
          <w:color w:val="000000"/>
          <w:sz w:val="24"/>
          <w:szCs w:val="24"/>
          <w:lang w:eastAsia="en-CA"/>
        </w:rPr>
        <w:t>.</w:t>
      </w:r>
    </w:p>
    <w:p w14:paraId="3587D1FA" w14:textId="254B1D39" w:rsidR="00966FD5" w:rsidRPr="000C2304" w:rsidRDefault="00966FD5" w:rsidP="00966FD5">
      <w:pPr>
        <w:pStyle w:val="NormalWeb"/>
        <w:spacing w:before="0" w:beforeAutospacing="0" w:after="0" w:afterAutospacing="0" w:line="480" w:lineRule="auto"/>
        <w:ind w:firstLine="720"/>
      </w:pPr>
      <w:r w:rsidRPr="000C2304">
        <w:rPr>
          <w:color w:val="000000"/>
        </w:rPr>
        <w:t xml:space="preserve">Phenological mismatch between a consumer and a resource occurs when the timing of the species’ life cycle phases relevant to the interaction changes at different rates. The impact of a </w:t>
      </w:r>
      <w:r w:rsidRPr="000C2304">
        <w:rPr>
          <w:color w:val="000000"/>
        </w:rPr>
        <w:lastRenderedPageBreak/>
        <w:t>phenological mismatch on interacting species depends on the nature of the interaction and the direction of the phenological change</w:t>
      </w:r>
      <w:r w:rsidR="00210E6D" w:rsidRPr="000C2304">
        <w:rPr>
          <w:color w:val="000000"/>
        </w:rPr>
        <w:t xml:space="preserve"> </w:t>
      </w:r>
      <w:r w:rsidR="00210E6D" w:rsidRPr="000C2304">
        <w:rPr>
          <w:color w:val="000000"/>
        </w:rPr>
        <w:fldChar w:fldCharType="begin" w:fldLock="1"/>
      </w:r>
      <w:r w:rsidR="00210E6D" w:rsidRPr="000C2304">
        <w:rPr>
          <w:color w:val="000000"/>
        </w:rPr>
        <w:instrText>ADDIN CSL_CITATION {"citationItems":[{"id":"ITEM-1","itemData":{"DOI":"10.1146/annurev-ecolsys-110617-062535","ISSN":"1543-592X","abstract":"&lt;p&gt;Phenological mismatch results when interacting species change the timing of regularly repeated phases in their life cycles at different rates. We review whether this continuously ongoing phenomenon, also known as trophic asynchrony, is becoming more common under ongoing rapid climate change. In antagonistic trophic interactions, any mismatch will have negative impacts for only one of the species, whereas in mutualistic interactions, both partners are expected to suffer. Trophic mismatch is therefore expected to last for evolutionarily short periods, perhaps only a few seasons, adding to the difficulty of attributing it to climate change, which requires long-term data. So far, the prediction that diverging phenologies linked to climate change will cause mismatch is most clearly met in antagonistic interactions at high latitudes in the Artic. There is limited evidence of phenological mismatch in mutualistic interactions, possibly because of strong selection on mutualists to have co-adapted phenological strategies. The study of individual plasticity, population variation, and the genetic bases for phenological strategies is in its infancy. Recent work on woody plants revealed the large imprint of historic climate change on temperature, chilling, and day-length thresholds used by different species to synchronize their phenophases, which in the Northern Hemisphere has led to biogeographic phenological regions in which long-lived plants have adapted to particular interannual and intermillennial amplitudes of climate change.&lt;/p&gt;","author":[{"dropping-particle":"","family":"Renner","given":"Susanne S.","non-dropping-particle":"","parse-names":false,"suffix":""},{"dropping-particle":"","family":"Zohner","given":"Constantin M.","non-dropping-particle":"","parse-names":false,"suffix":""}],"container-title":"Annual Review of Ecology, Evolution, and Systematics","id":"ITEM-1","issue":"1","issued":{"date-parts":[["2018","11","2"]]},"page":"165-182","publisher":"Annual Reviews Inc.","title":"Climate Change and Phenological Mismatch in Trophic Interactions Among Plants, Insects, and Vertebrates","type":"article-journal","volume":"49"},"uris":["http://www.mendeley.com/documents/?uuid=34cb8bcf-fff2-34d3-b86d-03adc1819f86"]}],"mendeley":{"formattedCitation":"(Renner &amp; Zohner, 2018)","plainTextFormattedCitation":"(Renner &amp; Zohner, 2018)","previouslyFormattedCitation":"(Renner &amp; Zohner, 2018)"},"properties":{"noteIndex":0},"schema":"https://github.com/citation-style-language/schema/raw/master/csl-citation.json"}</w:instrText>
      </w:r>
      <w:r w:rsidR="00210E6D" w:rsidRPr="000C2304">
        <w:rPr>
          <w:color w:val="000000"/>
        </w:rPr>
        <w:fldChar w:fldCharType="separate"/>
      </w:r>
      <w:r w:rsidR="00210E6D" w:rsidRPr="000C2304">
        <w:rPr>
          <w:noProof/>
          <w:color w:val="000000"/>
        </w:rPr>
        <w:t>(Renner &amp; Zohner, 2018)</w:t>
      </w:r>
      <w:r w:rsidR="00210E6D" w:rsidRPr="000C2304">
        <w:rPr>
          <w:color w:val="000000"/>
        </w:rPr>
        <w:fldChar w:fldCharType="end"/>
      </w:r>
      <w:r w:rsidRPr="000C2304">
        <w:rPr>
          <w:color w:val="000000"/>
        </w:rPr>
        <w:t>. In antagonistic interactions such as between a consumer and a resource, an increase in synchrony will likely favour the consumer while a decrease will favour the resource. </w:t>
      </w:r>
    </w:p>
    <w:p w14:paraId="368F22D6" w14:textId="63EC47C4" w:rsidR="00966FD5" w:rsidRPr="000C2304" w:rsidRDefault="00966FD5" w:rsidP="00966FD5">
      <w:pPr>
        <w:pStyle w:val="NormalWeb"/>
        <w:spacing w:before="0" w:beforeAutospacing="0" w:after="0" w:afterAutospacing="0" w:line="480" w:lineRule="auto"/>
        <w:ind w:firstLine="720"/>
      </w:pPr>
      <w:r w:rsidRPr="000C2304">
        <w:rPr>
          <w:color w:val="000000"/>
        </w:rPr>
        <w:t xml:space="preserve">While there is a growing body of literature stating evidence for changes in species phenology, examples of phenological mismatch are still relatively scarce </w:t>
      </w:r>
      <w:r w:rsidR="00210E6D" w:rsidRPr="000C2304">
        <w:rPr>
          <w:color w:val="000000"/>
        </w:rPr>
        <w:fldChar w:fldCharType="begin" w:fldLock="1"/>
      </w:r>
      <w:r w:rsidR="00210E6D" w:rsidRPr="000C2304">
        <w:rPr>
          <w:color w:val="000000"/>
        </w:rPr>
        <w:instrText>ADDIN CSL_CITATION {"citationItems":[{"id":"ITEM-1","itemData":{"DOI":"10.1146/annurev-ecolsys-110617-062535","ISSN":"1543-592X","abstract":"&lt;p&gt;Phenological mismatch results when interacting species change the timing of regularly repeated phases in their life cycles at different rates. We review whether this continuously ongoing phenomenon, also known as trophic asynchrony, is becoming more common under ongoing rapid climate change. In antagonistic trophic interactions, any mismatch will have negative impacts for only one of the species, whereas in mutualistic interactions, both partners are expected to suffer. Trophic mismatch is therefore expected to last for evolutionarily short periods, perhaps only a few seasons, adding to the difficulty of attributing it to climate change, which requires long-term data. So far, the prediction that diverging phenologies linked to climate change will cause mismatch is most clearly met in antagonistic interactions at high latitudes in the Artic. There is limited evidence of phenological mismatch in mutualistic interactions, possibly because of strong selection on mutualists to have co-adapted phenological strategies. The study of individual plasticity, population variation, and the genetic bases for phenological strategies is in its infancy. Recent work on woody plants revealed the large imprint of historic climate change on temperature, chilling, and day-length thresholds used by different species to synchronize their phenophases, which in the Northern Hemisphere has led to biogeographic phenological regions in which long-lived plants have adapted to particular interannual and intermillennial amplitudes of climate change.&lt;/p&gt;","author":[{"dropping-particle":"","family":"Renner","given":"Susanne S.","non-dropping-particle":"","parse-names":false,"suffix":""},{"dropping-particle":"","family":"Zohner","given":"Constantin M.","non-dropping-particle":"","parse-names":false,"suffix":""}],"container-title":"Annual Review of Ecology, Evolution, and Systematics","id":"ITEM-1","issue":"1","issued":{"date-parts":[["2018","11","2"]]},"page":"165-182","publisher":"Annual Reviews Inc.","title":"Climate Change and Phenological Mismatch in Trophic Interactions Among Plants, Insects, and Vertebrates","type":"article-journal","volume":"49"},"uris":["http://www.mendeley.com/documents/?uuid=34cb8bcf-fff2-34d3-b86d-03adc1819f86"]}],"mendeley":{"formattedCitation":"(Renner &amp; Zohner, 2018)","plainTextFormattedCitation":"(Renner &amp; Zohner, 2018)","previouslyFormattedCitation":"(Renner &amp; Zohner, 2018)"},"properties":{"noteIndex":0},"schema":"https://github.com/citation-style-language/schema/raw/master/csl-citation.json"}</w:instrText>
      </w:r>
      <w:r w:rsidR="00210E6D" w:rsidRPr="000C2304">
        <w:rPr>
          <w:color w:val="000000"/>
        </w:rPr>
        <w:fldChar w:fldCharType="separate"/>
      </w:r>
      <w:r w:rsidR="00210E6D" w:rsidRPr="000C2304">
        <w:rPr>
          <w:noProof/>
          <w:color w:val="000000"/>
        </w:rPr>
        <w:t>(Renner &amp; Zohner, 2018)</w:t>
      </w:r>
      <w:r w:rsidR="00210E6D" w:rsidRPr="000C2304">
        <w:rPr>
          <w:color w:val="000000"/>
        </w:rPr>
        <w:fldChar w:fldCharType="end"/>
      </w:r>
      <w:r w:rsidRPr="000C2304">
        <w:rPr>
          <w:color w:val="000000"/>
        </w:rPr>
        <w:t xml:space="preserve">, partly because they are expected to persist only for a short period of time over small spatial scales. Among studies, there is no clear pattern in the direction of the change: emergence dates of some interacting species are getting closer together, while others are getting further apart </w:t>
      </w:r>
      <w:r w:rsidR="00210E6D" w:rsidRPr="000C2304">
        <w:rPr>
          <w:color w:val="000000"/>
        </w:rPr>
        <w:fldChar w:fldCharType="begin" w:fldLock="1"/>
      </w:r>
      <w:r w:rsidR="00210E6D" w:rsidRPr="000C2304">
        <w:rPr>
          <w:color w:val="000000"/>
        </w:rPr>
        <w:instrText>ADDIN CSL_CITATION {"citationItems":[{"id":"ITEM-1","itemData":{"DOI":"10.1073/pnas.1714511115","abstract":"Shifts in the timing of species interactions are often cited as a consequence of climate change and, if present, are expected to have wide-reaching implications for ecological communities. Our knowledge about these shifts mostly comes from single systems, which have provided no clear picture, thus limiting our understanding of how species interactions may be responding overall. Using a new global database based on long-term data on the seasonal timing of biological events for pairwise species interactions, we find that the relative timing of interacting species has changed substantially in recent decades. The observed shifts are greater in magnitude than before recent climate change began, suggesting that there will be widespread warming-related shifts in the synchrony of species in the future.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id":"ITEM-1","issue":"20","issued":{"date-parts":[["2018","5","15"]]},"page":"5211-5216","title":"Global shifts in the phenological synchrony of species interactions over recent decades","type":"article-journal","volume":"115"},"uris":["http://www.mendeley.com/documents/?uuid=2f7c5568-d44f-42e8-b07e-28522a87d4a1"]}],"mendeley":{"formattedCitation":"(Kharouba et al., 2018)","plainTextFormattedCitation":"(Kharouba et al., 2018)","previouslyFormattedCitation":"(Kharouba et al., 2018)"},"properties":{"noteIndex":0},"schema":"https://github.com/citation-style-language/schema/raw/master/csl-citation.json"}</w:instrText>
      </w:r>
      <w:r w:rsidR="00210E6D" w:rsidRPr="000C2304">
        <w:rPr>
          <w:color w:val="000000"/>
        </w:rPr>
        <w:fldChar w:fldCharType="separate"/>
      </w:r>
      <w:r w:rsidR="00210E6D" w:rsidRPr="000C2304">
        <w:rPr>
          <w:noProof/>
          <w:color w:val="000000"/>
        </w:rPr>
        <w:t>(Kharouba et al., 2018)</w:t>
      </w:r>
      <w:r w:rsidR="00210E6D" w:rsidRPr="000C2304">
        <w:rPr>
          <w:color w:val="000000"/>
        </w:rPr>
        <w:fldChar w:fldCharType="end"/>
      </w:r>
      <w:r w:rsidRPr="000C2304">
        <w:rPr>
          <w:color w:val="000000"/>
        </w:rPr>
        <w:t>. The clearest cases of climate-driven mismatch have been reported at high latitudes (</w:t>
      </w:r>
      <w:proofErr w:type="gramStart"/>
      <w:r w:rsidRPr="000C2304">
        <w:rPr>
          <w:color w:val="000000"/>
        </w:rPr>
        <w:t>Reference ?</w:t>
      </w:r>
      <w:proofErr w:type="gramEnd"/>
      <w:r w:rsidRPr="000C2304">
        <w:rPr>
          <w:color w:val="000000"/>
        </w:rPr>
        <w:t>) where many organisms rely on a seasonal resting period because temperatures affecting physiological processes tend to be below species optima for most of the year. </w:t>
      </w:r>
    </w:p>
    <w:p w14:paraId="2C383C5E" w14:textId="3A99C63C" w:rsidR="00966FD5" w:rsidRPr="000C2304" w:rsidRDefault="00966FD5" w:rsidP="00966FD5">
      <w:pPr>
        <w:pStyle w:val="NormalWeb"/>
        <w:spacing w:before="0" w:beforeAutospacing="0" w:after="0" w:afterAutospacing="0" w:line="480" w:lineRule="auto"/>
        <w:ind w:firstLine="720"/>
      </w:pPr>
      <w:r w:rsidRPr="000C2304">
        <w:rPr>
          <w:color w:val="000000"/>
        </w:rPr>
        <w:t xml:space="preserve">After a seasonal arrest in development that can last for several months, synchrony in springtime phenology, particularly between the emergence of phytophagous insects from diapause and the end of their host plants dormancy, is critical to the consumer’s fitness </w:t>
      </w:r>
      <w:r w:rsidR="00210E6D" w:rsidRPr="000C2304">
        <w:rPr>
          <w:color w:val="000000"/>
        </w:rPr>
        <w:fldChar w:fldCharType="begin" w:fldLock="1"/>
      </w:r>
      <w:r w:rsidR="00210E6D" w:rsidRPr="000C2304">
        <w:rPr>
          <w:color w:val="000000"/>
        </w:rPr>
        <w:instrText>ADDIN CSL_CITATION {"citationItems":[{"id":"ITEM-1","itemData":{"DOI":"10.1146/annurev.ento.52.110405.091418","ISBN":"0824301528","ISSN":"00664170","PMID":"16842033","abstract":"For many leaf-feeding herbivores, synchrony in phenology with their host plant is crucial as development outside a narrow phenological time window has severe fitness consequences. In this review, we link mechanisms, adaptation, and population dynamics within a single conceptual framework, needed for a full understanding of the causes and consequences of this synchrony. The physiological mechanisms underlying herbivore and plant phenology are affected by environmental cues, such as photoperiod and temperature, although not necessarily in the same way. That these different mechanisms lead to synchrony, even if there is spatial and temporal variation in plant phenology, is a result of the strong natural selection acting on the mechanism underlying herbivore phenology. Synchrony has a major impact on the population densities of leaf-feeding Lepidoptera, and years with a high synchrony may lead to outbreaks. Global climate change leads to a disruption of the synchrony between herbivores and their host plants, which may have major impacts for population viability if natural selection is insufficient to restore synchrony. Copyright © 2007 by Annual Reviews. All rights reserved.","author":[{"dropping-particle":"","family":"Asch","given":"Margriet","non-dropping-particle":"Van","parse-names":false,"suffix":""},{"dropping-particle":"","family":"Visser","given":"Marcel E.","non-dropping-particle":"","parse-names":false,"suffix":""}],"container-title":"Annual Review of Entomology","id":"ITEM-1","issued":{"date-parts":[["2007","12","12"]]},"page":"37-55","publisher":"Annual Reviews","title":"Phenology of forest caterpillars and their host trees: The importance of synchrony","type":"article-journal","volume":"52"},"uris":["http://www.mendeley.com/documents/?uuid=459f672d-2d83-3d8d-b822-f0400c7880b2"]}],"mendeley":{"formattedCitation":"(Van Asch &amp; Visser, 2007)","plainTextFormattedCitation":"(Van Asch &amp; Visser, 2007)","previouslyFormattedCitation":"(Van Asch &amp; Visser, 2007)"},"properties":{"noteIndex":0},"schema":"https://github.com/citation-style-language/schema/raw/master/csl-citation.json"}</w:instrText>
      </w:r>
      <w:r w:rsidR="00210E6D" w:rsidRPr="000C2304">
        <w:rPr>
          <w:color w:val="000000"/>
        </w:rPr>
        <w:fldChar w:fldCharType="separate"/>
      </w:r>
      <w:r w:rsidR="00210E6D" w:rsidRPr="000C2304">
        <w:rPr>
          <w:noProof/>
          <w:color w:val="000000"/>
        </w:rPr>
        <w:t>(Van Asch &amp; Visser, 2007)</w:t>
      </w:r>
      <w:r w:rsidR="00210E6D" w:rsidRPr="000C2304">
        <w:rPr>
          <w:color w:val="000000"/>
        </w:rPr>
        <w:fldChar w:fldCharType="end"/>
      </w:r>
      <w:r w:rsidRPr="000C2304">
        <w:rPr>
          <w:color w:val="000000"/>
        </w:rPr>
        <w:t xml:space="preserve">. Spring defoliators have evolved to exploit foliage at its annual optimal nutritional qualities, i.e., high concentration in nutrient and water and low concentrations in fibre and secondary metabolites </w:t>
      </w:r>
      <w:r w:rsidR="00210E6D" w:rsidRPr="000C2304">
        <w:rPr>
          <w:color w:val="000000"/>
        </w:rPr>
        <w:fldChar w:fldCharType="begin" w:fldLock="1"/>
      </w:r>
      <w:r w:rsidR="00210E6D" w:rsidRPr="000C2304">
        <w:rPr>
          <w:color w:val="000000"/>
        </w:rPr>
        <w:instrText>ADDIN CSL_CITATION {"citationItems":[{"id":"ITEM-1","itemData":{"ISSN":"0029-8549","author":[{"dropping-particle":"","family":"Hunter","given":"Alison F","non-dropping-particle":"","parse-names":false,"suffix":""},{"dropping-particle":"","family":"Lechowicz","given":"Martin J","non-dropping-particle":"","parse-names":false,"suffix":""}],"container-title":"Oecologia","id":"ITEM-1","issue":"3","issued":{"date-parts":[["1992"]]},"page":"316-323","publisher":"Springer","title":"Foliage quality changes during canopy development of some northern hardwood trees","type":"article-journal","volume":"89"},"uris":["http://www.mendeley.com/documents/?uuid=b058efa8-194b-4aab-8ab3-7bd2119feacc"]}],"mendeley":{"formattedCitation":"(Hunter &amp; Lechowicz, 1992)","plainTextFormattedCitation":"(Hunter &amp; Lechowicz, 1992)","previouslyFormattedCitation":"(Hunter &amp; Lechowicz, 1992)"},"properties":{"noteIndex":0},"schema":"https://github.com/citation-style-language/schema/raw/master/csl-citation.json"}</w:instrText>
      </w:r>
      <w:r w:rsidR="00210E6D" w:rsidRPr="000C2304">
        <w:rPr>
          <w:color w:val="000000"/>
        </w:rPr>
        <w:fldChar w:fldCharType="separate"/>
      </w:r>
      <w:r w:rsidR="00210E6D" w:rsidRPr="000C2304">
        <w:rPr>
          <w:noProof/>
          <w:color w:val="000000"/>
        </w:rPr>
        <w:t>(Hunter &amp; Lechowicz, 1992)</w:t>
      </w:r>
      <w:r w:rsidR="00210E6D" w:rsidRPr="000C2304">
        <w:rPr>
          <w:color w:val="000000"/>
        </w:rPr>
        <w:fldChar w:fldCharType="end"/>
      </w:r>
      <w:r w:rsidR="00210E6D" w:rsidRPr="000C2304">
        <w:rPr>
          <w:color w:val="000000"/>
        </w:rPr>
        <w:fldChar w:fldCharType="begin" w:fldLock="1"/>
      </w:r>
      <w:r w:rsidR="00210E6D" w:rsidRPr="000C2304">
        <w:rPr>
          <w:color w:val="000000"/>
        </w:rPr>
        <w:instrText>ADDIN CSL_CITATION {"citationItems":[{"id":"ITEM-1","itemData":{"author":[{"dropping-particle":"","family":"Mattson","given":"W","non-dropping-particle":"","parse-names":false,"suffix":""},{"dropping-particle":"","family":"Scriber","given":"M","non-dropping-particle":"","parse-names":false,"suffix":""}],"container-title":"The Nutritional Ecology of Insects, Mites, and Spiders","editor":[{"dropping-particle":"","family":"Slansky","given":"F","non-dropping-particle":"","parse-names":false,"suffix":""},{"dropping-particle":"","family":"Rodriguez","given":"JG","non-dropping-particle":"","parse-names":false,"suffix":""}],"id":"ITEM-1","issued":{"date-parts":[["1987"]]},"page":"105-146","publisher":"John Wiley &amp; Sons, New York","title":"Feeding ecology of insect folivores of woody plants: nitrogen, water, fiber, and mineral considerations","type":"chapter"},"uris":["http://www.mendeley.com/documents/?uuid=bdb0c667-7128-4653-92c6-a51ad4090020"]}],"mendeley":{"formattedCitation":"(Mattson &amp; Scriber, 1987)","plainTextFormattedCitation":"(Mattson &amp; Scriber, 1987)","previouslyFormattedCitation":"(Mattson &amp; Scriber, 1987)"},"properties":{"noteIndex":0},"schema":"https://github.com/citation-style-language/schema/raw/master/csl-citation.json"}</w:instrText>
      </w:r>
      <w:r w:rsidR="00210E6D" w:rsidRPr="000C2304">
        <w:rPr>
          <w:color w:val="000000"/>
        </w:rPr>
        <w:fldChar w:fldCharType="separate"/>
      </w:r>
      <w:r w:rsidR="00210E6D" w:rsidRPr="000C2304">
        <w:rPr>
          <w:noProof/>
          <w:color w:val="000000"/>
        </w:rPr>
        <w:t>(Mattson &amp; Scriber, 1987)</w:t>
      </w:r>
      <w:r w:rsidR="00210E6D" w:rsidRPr="000C2304">
        <w:rPr>
          <w:color w:val="000000"/>
        </w:rPr>
        <w:fldChar w:fldCharType="end"/>
      </w:r>
      <w:r w:rsidRPr="000C2304">
        <w:rPr>
          <w:color w:val="000000"/>
        </w:rPr>
        <w:t>. This strategy requires a precise phenological match between the consumer and its resource because the quality of foliage declines quickly with foliar expansion. If the consumer emerges too early, it may encounter a long initial period with no food or poor food quality. If it emerges too late, the speed at which the nutritional quality of the foliage degrades may outpace the consumer’s capacity to adjust physiologically, thus negatively impacting its fitness.    </w:t>
      </w:r>
    </w:p>
    <w:p w14:paraId="0470A6B6" w14:textId="49B38CDB" w:rsidR="00966FD5" w:rsidRPr="000C2304" w:rsidRDefault="00966FD5" w:rsidP="00966FD5">
      <w:pPr>
        <w:pStyle w:val="NormalWeb"/>
        <w:spacing w:before="0" w:beforeAutospacing="0" w:after="240" w:afterAutospacing="0" w:line="480" w:lineRule="auto"/>
      </w:pPr>
      <w:r w:rsidRPr="000C2304">
        <w:rPr>
          <w:color w:val="000000"/>
        </w:rPr>
        <w:lastRenderedPageBreak/>
        <w:t>   </w:t>
      </w:r>
      <w:r w:rsidRPr="000C2304">
        <w:rPr>
          <w:color w:val="000000"/>
        </w:rPr>
        <w:tab/>
        <w:t xml:space="preserve"> The seasonal resting phase of many organisms can be divided in two successive stages called endodormancy and </w:t>
      </w:r>
      <w:proofErr w:type="spellStart"/>
      <w:r w:rsidRPr="000C2304">
        <w:rPr>
          <w:color w:val="000000"/>
        </w:rPr>
        <w:t>ecodormancy</w:t>
      </w:r>
      <w:proofErr w:type="spellEnd"/>
      <w:r w:rsidRPr="000C2304">
        <w:rPr>
          <w:color w:val="000000"/>
        </w:rPr>
        <w:t xml:space="preserve"> in perennial woody plants, and diapause and quiescence in insects </w:t>
      </w:r>
      <w:r w:rsidR="00210E6D" w:rsidRPr="000C2304">
        <w:rPr>
          <w:color w:val="000000"/>
        </w:rPr>
        <w:fldChar w:fldCharType="begin" w:fldLock="1"/>
      </w:r>
      <w:r w:rsidR="00210E6D" w:rsidRPr="000C2304">
        <w:rPr>
          <w:color w:val="000000"/>
        </w:rPr>
        <w:instrText>ADDIN CSL_CITATION {"citationItems":[{"id":"ITEM-1","itemData":{"DOI":"10.1146/annurev-ecolsys-110316-022706","ISSN":"1543-592X","abstract":"Phenology is a key aspect of plant and animal life strategies that determines the ability to capture seasonally variable resources. It defines the season and duration of growth and reproduction and paces ecological interactions and ecosystem functions. Phenology models have become a key component of models in agronomy, forestry, ecology, and biogeosciences. Plant and animal process-based phenology models have taken different paths that have so far not crossed. Yet, they share many features because plant and animal annual cycles also share many characteristics, from their stepwise progression, including a resting period, to their dependence on similar environmental factors. We review the strengths and shortcomings of these models and the divergences in modeling approaches for plants and animals, which are mostly due to specificities of the questions they tackle. Finally, we discuss the most promising avenues and the challenges phenology modeling needs to address in the upcoming years.","author":[{"dropping-particle":"","family":"Chuine","given":"Isabelle","non-dropping-particle":"","parse-names":false,"suffix":""},{"dropping-particle":"","family":"Régnière","given":"Jacques","non-dropping-particle":"","parse-names":false,"suffix":""}],"container-title":"Annual Review of Ecology, Evolution, and Systematics","id":"ITEM-1","issue":"1","issued":{"date-parts":[["2017","11","2"]]},"page":"159-182","publisher":"Annual Reviews Inc.","title":"Process-Based Models of Phenology for Plants and Animals","type":"article-journal","volume":"48"},"uris":["http://www.mendeley.com/documents/?uuid=cddf4342-7a94-354c-ade8-69ebe44d3d19"]}],"mendeley":{"formattedCitation":"(Chuine &amp; Régnière, 2017)","plainTextFormattedCitation":"(Chuine &amp; Régnière, 2017)","previouslyFormattedCitation":"(Chuine &amp; Régnière, 2017)"},"properties":{"noteIndex":0},"schema":"https://github.com/citation-style-language/schema/raw/master/csl-citation.json"}</w:instrText>
      </w:r>
      <w:r w:rsidR="00210E6D" w:rsidRPr="000C2304">
        <w:rPr>
          <w:color w:val="000000"/>
        </w:rPr>
        <w:fldChar w:fldCharType="separate"/>
      </w:r>
      <w:r w:rsidR="00210E6D" w:rsidRPr="000C2304">
        <w:rPr>
          <w:noProof/>
          <w:color w:val="000000"/>
        </w:rPr>
        <w:t>(Chuine &amp; Régnière, 2017)</w:t>
      </w:r>
      <w:r w:rsidR="00210E6D" w:rsidRPr="000C2304">
        <w:rPr>
          <w:color w:val="000000"/>
        </w:rPr>
        <w:fldChar w:fldCharType="end"/>
      </w:r>
      <w:r w:rsidRPr="000C2304">
        <w:rPr>
          <w:color w:val="000000"/>
        </w:rPr>
        <w:t>. Development and metabolism are generally inhibited by internal factors (e.g., depletion of energy reserves, hormones) in the first stage and by external factors (e.g., temperature, photoperiod) in the second one. Our study focuses on a system where both a consumer and its resource show a seasonal resting period during part of the year (e.g., during winter). For both, we assume that the first stage of the seasonal resting period is accomplished early in the winter before the return of favourable conditions, a common case in temperate and colder climates, and that temperature is the main driver that triggers the end of the second stage and therefore the resting period. In the remainder of this paper, the expression “resting period” will refer to the second stage of the seasonal resting period. </w:t>
      </w:r>
    </w:p>
    <w:p w14:paraId="70B84F4F" w14:textId="76667A91" w:rsidR="00966FD5" w:rsidRPr="000C2304" w:rsidRDefault="00966FD5" w:rsidP="00966FD5">
      <w:pPr>
        <w:pStyle w:val="NormalWeb"/>
        <w:spacing w:before="0" w:beforeAutospacing="0" w:after="240" w:afterAutospacing="0" w:line="480" w:lineRule="auto"/>
        <w:ind w:firstLine="720"/>
      </w:pPr>
      <w:r w:rsidRPr="000C2304">
        <w:rPr>
          <w:color w:val="000000"/>
        </w:rPr>
        <w:t>Observed patterns of change in phenological synchrony as a result of climate change have been difficult to explain mechanistically. The aim of this study is to investigate potential effects of global warming on the phenological synchrony between a consumer and its resource in the likely case where each species reacts independently of the other to temperatures. We begin with the general theoretical aspects that determine the duration of the resting period according to temperature, and its effects on synchrony / mismatch between phenological stages of the two species. Then we use a major insect pest of the Canadian boreal forest, the spruce budworm, and its main host, balsam fir, as a case study. We investigate the phenological mismatch across a gradient of latitudes, and the way this synchrony / mismatch is expected to vary with climate change in the future.</w:t>
      </w:r>
    </w:p>
    <w:p w14:paraId="43ABB75B" w14:textId="77777777" w:rsidR="000C2304" w:rsidRPr="000C2304" w:rsidRDefault="000C2304" w:rsidP="000C2304">
      <w:pPr>
        <w:pStyle w:val="Titre1"/>
        <w:spacing w:before="240" w:beforeAutospacing="0" w:after="0" w:afterAutospacing="0"/>
      </w:pPr>
      <w:r w:rsidRPr="000C2304">
        <w:rPr>
          <w:color w:val="000000"/>
          <w:sz w:val="32"/>
          <w:szCs w:val="32"/>
        </w:rPr>
        <w:t>2. Methods</w:t>
      </w:r>
    </w:p>
    <w:p w14:paraId="2DA5F880" w14:textId="22CA2C79" w:rsidR="000C2304" w:rsidRPr="000C2304" w:rsidRDefault="000C2304" w:rsidP="000C2304">
      <w:pPr>
        <w:pStyle w:val="NormalWeb"/>
        <w:spacing w:before="280" w:beforeAutospacing="0" w:after="0" w:afterAutospacing="0" w:line="480" w:lineRule="auto"/>
      </w:pPr>
      <w:r w:rsidRPr="000C2304">
        <w:rPr>
          <w:color w:val="000000"/>
        </w:rPr>
        <w:lastRenderedPageBreak/>
        <w:t>We begin with a unified description of the mechanism that determines the duration of the resting period of a consumer and its resource in terms of accumulation of ambient temperature. Then we list our data sources and explain the fitting methods for the spruce budworm - balsam fir system. </w:t>
      </w:r>
    </w:p>
    <w:p w14:paraId="533B0331" w14:textId="77777777" w:rsidR="000C2304" w:rsidRPr="000C2304" w:rsidRDefault="000C2304" w:rsidP="000C2304">
      <w:pPr>
        <w:pStyle w:val="Titre2"/>
        <w:rPr>
          <w:rFonts w:ascii="Times New Roman" w:hAnsi="Times New Roman" w:cs="Times New Roman"/>
          <w:b/>
          <w:bCs/>
        </w:rPr>
      </w:pPr>
      <w:r w:rsidRPr="000C2304">
        <w:rPr>
          <w:rFonts w:ascii="Times New Roman" w:hAnsi="Times New Roman" w:cs="Times New Roman"/>
          <w:b/>
          <w:bCs/>
          <w:color w:val="000000"/>
          <w:sz w:val="24"/>
          <w:szCs w:val="24"/>
        </w:rPr>
        <w:t>2.1 Theoretical development</w:t>
      </w:r>
    </w:p>
    <w:p w14:paraId="19F64D96" w14:textId="41F1FA58" w:rsidR="000C2304" w:rsidRPr="000C2304" w:rsidRDefault="000C2304" w:rsidP="000C2304">
      <w:pPr>
        <w:pStyle w:val="NormalWeb"/>
        <w:spacing w:before="280" w:beforeAutospacing="0" w:after="0" w:afterAutospacing="0" w:line="480" w:lineRule="auto"/>
      </w:pPr>
      <w:r w:rsidRPr="000C2304">
        <w:rPr>
          <w:color w:val="000000"/>
        </w:rPr>
        <w:t xml:space="preserve">Throughout the resting period, an organism accumulates units of some quantity. The instantaneous rate of accumulation depends on the ambient temperature, and the resting period ends when a certain level of that quantity has been accumulated. For trees, this quantity can be heat, for example in degree-day models </w:t>
      </w:r>
      <w:r w:rsidRPr="000C2304">
        <w:rPr>
          <w:color w:val="000000"/>
        </w:rPr>
        <w:fldChar w:fldCharType="begin" w:fldLock="1"/>
      </w:r>
      <w:r w:rsidRPr="000C2304">
        <w:rPr>
          <w:color w:val="000000"/>
        </w:rPr>
        <w:instrText>ADDIN CSL_CITATION {"citationItems":[{"id":"ITEM-1","itemData":{"DOI":"10.5558/tfc74567-4","abstract":"Temperature data from ten weather stations across Canada were used to model the effects of climate warming on the timing of bud burst and the risk of frost damage to white spruce (Picea glauca (Moench) Voss). There was evidence of increasingly earlier dates of bud break over the course of this century at half of the stations examined (Amos and Brome, Quebec; Cochrane, Ontario; Fort Vermilion, Alberta; and Woodstock, New Brunswick), with the period 1981 to 1988 having the earliest predicted dates of bud burst (earliest degree day accumulation). Risk of frost damage at most stations in the 1980s was usually greater than in earlier periods. Weather data modelled for climate warming of 5 degrees C predicts that bud burst will occur two to four weeks sooner than was the case during 1961 to 1980 at all stations, but that this will generally be accompanied by decreased risk of frost after bud burst. However, while the expected trend is one of reduced frost risk in the future, as the climate gradually warms frost risk is expected to fluctuate upward or downward depending on interactions between provenance and local climate.","author":[{"dropping-particle":"","family":"Colombo","given":"Stephen J.","non-dropping-particle":"","parse-names":false,"suffix":""}],"container-title":"The Forestry Chronicle","id":"ITEM-1","issue":"4","issued":{"date-parts":[["1998","8"]]},"page":"567-577","title":"Climatic warming and its effect on bud burst and risk of frost damage to white spruce in Canada","type":"article-journal","volume":"74"},"uris":["http://www.mendeley.com/documents/?uuid=49af597c-effb-36c8-9494-896200efd3a7"]}],"mendeley":{"formattedCitation":"(Colombo, 1998)","plainTextFormattedCitation":"(Colombo, 1998)","previouslyFormattedCitation":"(Colombo, 1998)"},"properties":{"noteIndex":0},"schema":"https://github.com/citation-style-language/schema/raw/master/csl-citation.json"}</w:instrText>
      </w:r>
      <w:r w:rsidRPr="000C2304">
        <w:rPr>
          <w:color w:val="000000"/>
        </w:rPr>
        <w:fldChar w:fldCharType="separate"/>
      </w:r>
      <w:r w:rsidRPr="000C2304">
        <w:rPr>
          <w:noProof/>
          <w:color w:val="000000"/>
        </w:rPr>
        <w:t>(Colombo, 1998)</w:t>
      </w:r>
      <w:r w:rsidRPr="000C2304">
        <w:rPr>
          <w:color w:val="000000"/>
        </w:rPr>
        <w:fldChar w:fldCharType="end"/>
      </w:r>
      <w:r w:rsidRPr="000C2304">
        <w:rPr>
          <w:color w:val="000000"/>
        </w:rPr>
        <w:t xml:space="preserve"> or more recent nonlinear models </w:t>
      </w:r>
      <w:r w:rsidRPr="000C2304">
        <w:rPr>
          <w:color w:val="000000"/>
        </w:rPr>
        <w:fldChar w:fldCharType="begin" w:fldLock="1"/>
      </w:r>
      <w:r w:rsidRPr="000C2304">
        <w:rPr>
          <w:color w:val="000000"/>
        </w:rPr>
        <w:instrText>ADDIN CSL_CITATION {"citationItems":[{"id":"ITEM-1","itemData":{"DOI":"10.1006/jtbi.2000.2178","abstract":"Accurate plant phenology (seasonal plant activity driven by environmental factors) models are vital tools for ecosystem simulation models and for predicting the response of ecosystems to climate change. Since the early 1970s, e!orts have concentrated on predicting phenology of the temperate and boreal forests because they represent one-third of the carbon captured in plant ecosystems and they are the principal ecosystems with seasonal patterns of growth on Earth (one-\"fth of the plant ecosystems area). Numerous phenological models have been developed to predict the growth timing of temperate or boreal trees. They are in general empirical, nonlinear and non-nested. For these reasons they are particularly di$cult to \"t, to test and to compare with each other. The methodological di$culties as well as the diversity of models used have greatly slowed down their improvement. The aim of this study was to show that the most widely used models simulating vegetative or reproductive phenology of trees are particular cases of a more general model. This uni\"ed model has three main advantages. First, it allows for a direct estimation of (i) the response of bud growth to either chilling or forcing temperatures and (ii) the periods when these temperatures a!ect the bud growth. Second, it can be simpli\"ed according to standard statistical tests for any particular species. Third, it provides a standardized framework for phenological models, which is essential for comparative studies as well as for robust model identi\"cation.","author":[{"dropping-particle":"","family":"Chuine","given":"Isabelle","non-dropping-particle":"","parse-names":false,"suffix":""}],"container-title":"Journal of Theoretical Biology","id":"ITEM-1","issued":{"date-parts":[["2000"]]},"page":"337-347","title":"A united model for budburst of trees","type":"article-journal","volume":"207"},"uris":["http://www.mendeley.com/documents/?uuid=9b460833-06ac-4c25-8368-d885375bf754"]}],"mendeley":{"formattedCitation":"(Chuine, 2000)","plainTextFormattedCitation":"(Chuine, 2000)","previouslyFormattedCitation":"(Chuine, 2000)"},"properties":{"noteIndex":0},"schema":"https://github.com/citation-style-language/schema/raw/master/csl-citation.json"}</w:instrText>
      </w:r>
      <w:r w:rsidRPr="000C2304">
        <w:rPr>
          <w:color w:val="000000"/>
        </w:rPr>
        <w:fldChar w:fldCharType="separate"/>
      </w:r>
      <w:r w:rsidRPr="000C2304">
        <w:rPr>
          <w:noProof/>
          <w:color w:val="000000"/>
        </w:rPr>
        <w:t>(Chuine, 2000)</w:t>
      </w:r>
      <w:r w:rsidRPr="000C2304">
        <w:rPr>
          <w:color w:val="000000"/>
        </w:rPr>
        <w:fldChar w:fldCharType="end"/>
      </w:r>
      <w:r w:rsidRPr="000C2304">
        <w:rPr>
          <w:color w:val="000000"/>
        </w:rPr>
        <w:fldChar w:fldCharType="begin" w:fldLock="1"/>
      </w:r>
      <w:r w:rsidRPr="000C2304">
        <w:rPr>
          <w:color w:val="000000"/>
        </w:rPr>
        <w:instrText>ADDIN CSL_CITATION {"citationItems":[{"id":"ITEM-1","itemData":{"ISBN":"0494215879","author":[{"dropping-particle":"","family":"Desbiens","given":"Mariève","non-dropping-particle":"","parse-names":false,"suffix":""}],"id":"ITEM-1","issued":{"date-parts":[["2007"]]},"publisher":"ProQuest","title":"Relation phénologique entre le débourrement des bourgeons chez le sapin baumier et l'émergence des larves de deuxième stade de la tordeuse des bourgeons de l'épinette, Choristoneura fumiferana (Lepidoptera: Tortricidae).","type":"thesis"},"uris":["http://www.mendeley.com/documents/?uuid=5d2bcdef-be67-4784-89dd-d7e820dd8384"]}],"mendeley":{"formattedCitation":"(Desbiens, 2007)","plainTextFormattedCitation":"(Desbiens, 2007)","previouslyFormattedCitation":"(Desbiens, 2007)"},"properties":{"noteIndex":0},"schema":"https://github.com/citation-style-language/schema/raw/master/csl-citation.json"}</w:instrText>
      </w:r>
      <w:r w:rsidRPr="000C2304">
        <w:rPr>
          <w:color w:val="000000"/>
        </w:rPr>
        <w:fldChar w:fldCharType="separate"/>
      </w:r>
      <w:r w:rsidRPr="000C2304">
        <w:rPr>
          <w:noProof/>
          <w:color w:val="000000"/>
        </w:rPr>
        <w:t>(Desbiens, 2007)</w:t>
      </w:r>
      <w:r w:rsidRPr="000C2304">
        <w:rPr>
          <w:color w:val="000000"/>
        </w:rPr>
        <w:fldChar w:fldCharType="end"/>
      </w:r>
      <w:r w:rsidRPr="000C2304">
        <w:rPr>
          <w:color w:val="000000"/>
        </w:rPr>
        <w:t xml:space="preserve">. For insects, the quantity can be the proportion of the corresponding life-cycle stage that they have completed </w:t>
      </w:r>
      <w:r w:rsidRPr="000C2304">
        <w:rPr>
          <w:color w:val="000000"/>
        </w:rPr>
        <w:fldChar w:fldCharType="begin" w:fldLock="1"/>
      </w:r>
      <w:r w:rsidRPr="000C2304">
        <w:rPr>
          <w:color w:val="000000"/>
        </w:rPr>
        <w:instrText>ADDIN CSL_CITATION {"citationItems":[{"id":"ITEM-1","itemData":{"DOI":"10.1007/s11538-010-9552-1","ISSN":"0092-8240","abstract":"Temperature is the most significant factor controlling developmental timing of most temperate poikilotherms. In the face of climate change, a crucial question is how will poikilothermic organisms evolve when faced with changing thermal environments? In this paper, we integrate models for developmental timing and quantitative genetics. A simple model for determining developmental milestones (emergence times, egg hatch) is introduced, and the general quantitative genetic recursion for the mean value of developmental parameters presented. Evolutionary steps proportional to the difference between current median parameters and parameters currently selected for depend on the fitness, which is assumed to depend on emergence density. Asymptotic states of the joint model are determined, which turn out to be neutrally stable (marginal) fixed points in the developmental model by itself, and an associated stable emergence distribution is also described. An asymptotic convergence analysis is presented for idealized circumstances, indicating basic stability criteria. Numerical studies show that the stability analysis is quite conservative, with basins of attraction to the asymptotic states that are much larger than expected. It is shown that frequency-dependent selection drives oscillatory dynamics and that the asymptotic states balance the asymmetry of the emergence distribution and the fitness function.","author":[{"dropping-particle":"","family":"Cobbold","given":"C. A.","non-dropping-particle":"","parse-names":false,"suffix":""},{"dropping-particle":"","family":"Powell","given":"J. A.","non-dropping-particle":"","parse-names":false,"suffix":""}],"container-title":"Bulletin of Mathematical Biology","id":"ITEM-1","issue":"5","issued":{"date-parts":[["2011","5","9"]]},"page":"1052-1081","title":"Evolution Stabilises the Synchronising Dynamics of Poikilotherm Life Cycles","type":"article-journal","volume":"73"},"uris":["http://www.mendeley.com/documents/?uuid=a2638a41-d5bb-3fb4-93d3-ab89f5a63c2c"]}],"mendeley":{"formattedCitation":"(Cobbold &amp; Powell, 2011)","plainTextFormattedCitation":"(Cobbold &amp; Powell, 2011)","previouslyFormattedCitation":"(Cobbold &amp; Powell, 2011)"},"properties":{"noteIndex":0},"schema":"https://github.com/citation-style-language/schema/raw/master/csl-citation.json"}</w:instrText>
      </w:r>
      <w:r w:rsidRPr="000C2304">
        <w:rPr>
          <w:color w:val="000000"/>
        </w:rPr>
        <w:fldChar w:fldCharType="separate"/>
      </w:r>
      <w:r w:rsidRPr="000C2304">
        <w:rPr>
          <w:noProof/>
          <w:color w:val="000000"/>
        </w:rPr>
        <w:t>(Cobbold &amp; Powell, 2011)</w:t>
      </w:r>
      <w:r w:rsidRPr="000C2304">
        <w:rPr>
          <w:color w:val="000000"/>
        </w:rPr>
        <w:fldChar w:fldCharType="end"/>
      </w:r>
      <w:r w:rsidRPr="000C2304">
        <w:rPr>
          <w:color w:val="000000"/>
        </w:rPr>
        <w:fldChar w:fldCharType="begin" w:fldLock="1"/>
      </w:r>
      <w:r w:rsidRPr="000C2304">
        <w:rPr>
          <w:color w:val="000000"/>
        </w:rPr>
        <w:instrText>ADDIN CSL_CITATION {"citationItems":[{"id":"ITEM-1","itemData":{"DOI":"10.1007/s10530-010-9918-1","ISSN":"1387-3547","abstract":"Much evidence is accumulating that insect distributions are changing. The changing earth’s climate is providing mobile species with an evolving “hospitability” template, and increasing global commerce expands opportunities for mobile species to colonize new habitats. Predicting the distribution of insects in the face of accelerating global commerce and climate change is quite a challenge. Many fruitful approaches are available and are being improved. Some are correlative; some are based on process-level knowledge. We have focused on an eco-physiological approach based on the known responses of species to specific weather factors at the physiological level. Of particular importance are developmental responses, of course, as they determine climates under which an insect can achieve a stable, adaptive seasonality. With this underlying minimal requirement, models can also take into account other weather influences such as cold tolerance and the deleterious effects of too much heat. In this paper, we illustrated the use of this approach to predict the change of distribution and potential impacts of the spruce budworm Choristoneura fumiferana (Clem.), a major native insect pest of conifer forests in North America. Like previous work on the invasive gypsy moth (Lymantria dispar L.) and the native mountain pine beetle (Dendroctonus ponderosae Hopkins), the present work points to the following conclusions concerning the effects of global warming on species distributions: (1) they will shift towards the poles (and to higher elevations); (2) temperate regions will bear the brunt of these shifts; and (3) distribution shifts may be good or bad, depending on the species and the regions concerned.","author":[{"dropping-particle":"","family":"Régnière","given":"Jacques","non-dropping-particle":"","parse-names":false,"suffix":""},{"dropping-particle":"","family":"St-Amant","given":"Rémi","non-dropping-particle":"","parse-names":false,"suffix":""},{"dropping-particle":"","family":"Duval","given":"Pierre","non-dropping-particle":"","parse-names":false,"suffix":""}],"container-title":"Biological Invasions","id":"ITEM-1","issue":"8","issued":{"date-parts":[["2012","8","11"]]},"page":"1571-1586","publisher":"Springer Netherlands","title":"Predicting insect distributions under climate change from physiological responses: spruce budworm as an example","type":"article-journal","volume":"14"},"uris":["http://www.mendeley.com/documents/?uuid=82a24363-fd2a-4529-990e-53a8a35dacff"]}],"mendeley":{"formattedCitation":"(Régnière, St-Amant, &amp; Duval, 2012)","plainTextFormattedCitation":"(Régnière, St-Amant, &amp; Duval, 2012)","previouslyFormattedCitation":"(Régnière, St-Amant, &amp; Duval, 2012)"},"properties":{"noteIndex":0},"schema":"https://github.com/citation-style-language/schema/raw/master/csl-citation.json"}</w:instrText>
      </w:r>
      <w:r w:rsidRPr="000C2304">
        <w:rPr>
          <w:color w:val="000000"/>
        </w:rPr>
        <w:fldChar w:fldCharType="separate"/>
      </w:r>
      <w:r w:rsidRPr="000C2304">
        <w:rPr>
          <w:noProof/>
          <w:color w:val="000000"/>
        </w:rPr>
        <w:t>(Régnière, St-Amant, &amp; Duval, 2012)</w:t>
      </w:r>
      <w:r w:rsidRPr="000C2304">
        <w:rPr>
          <w:color w:val="000000"/>
        </w:rPr>
        <w:fldChar w:fldCharType="end"/>
      </w:r>
      <w:r w:rsidRPr="000C2304">
        <w:rPr>
          <w:color w:val="000000"/>
        </w:rPr>
        <w:t>. Since the development rate is also temperature dependent, this quantity is ultimately also a measure of accumulated heat. </w:t>
      </w:r>
    </w:p>
    <w:p w14:paraId="5C5A1981" w14:textId="0E2305F9" w:rsidR="00CC71B8" w:rsidRPr="00CC71B8" w:rsidRDefault="000C2304" w:rsidP="00CC71B8">
      <w:pPr>
        <w:pStyle w:val="NormalWeb"/>
        <w:spacing w:before="280" w:beforeAutospacing="0" w:after="0" w:afterAutospacing="0" w:line="480" w:lineRule="auto"/>
        <w:ind w:firstLine="360"/>
      </w:pPr>
      <w:r w:rsidRPr="000C2304">
        <w:rPr>
          <w:color w:val="000000"/>
        </w:rPr>
        <w:t xml:space="preserve">We denote time by </w:t>
      </w:r>
      <w:r w:rsidRPr="000C2304">
        <w:rPr>
          <w:i/>
          <w:iCs/>
          <w:color w:val="000000"/>
        </w:rPr>
        <w:t>t</w:t>
      </w:r>
      <w:r w:rsidRPr="000C2304">
        <w:rPr>
          <w:color w:val="000000"/>
        </w:rPr>
        <w:t xml:space="preserve"> in days and temperature by </w:t>
      </w:r>
      <w:r w:rsidRPr="000C2304">
        <w:rPr>
          <w:i/>
          <w:iCs/>
          <w:color w:val="000000"/>
        </w:rPr>
        <w:t>x = x(t)</w:t>
      </w:r>
      <w:r w:rsidRPr="000C2304">
        <w:rPr>
          <w:color w:val="000000"/>
        </w:rPr>
        <w:t xml:space="preserve"> in degrees Celsius. The instantaneous rate of accumulation is some nonnegative function of temperature, denoted by </w:t>
      </w:r>
      <w:r w:rsidRPr="000C2304">
        <w:rPr>
          <w:i/>
          <w:iCs/>
          <w:color w:val="000000"/>
        </w:rPr>
        <w:t>R = R(x)</w:t>
      </w:r>
      <w:r w:rsidRPr="000C2304">
        <w:rPr>
          <w:color w:val="000000"/>
        </w:rPr>
        <w:t xml:space="preserve">. For the range of temperatures that occur during the resting phase, </w:t>
      </w:r>
      <w:r w:rsidRPr="000C2304">
        <w:rPr>
          <w:i/>
          <w:iCs/>
          <w:color w:val="000000"/>
        </w:rPr>
        <w:t>R(x)</w:t>
      </w:r>
      <w:r w:rsidRPr="000C2304">
        <w:rPr>
          <w:color w:val="000000"/>
        </w:rPr>
        <w:t xml:space="preserve"> is an increasing function. Indeed, while developmental rates typically decrease when temperatures exceed an upper threshold </w:t>
      </w:r>
      <w:r w:rsidRPr="000C2304">
        <w:rPr>
          <w:color w:val="000000"/>
        </w:rPr>
        <w:fldChar w:fldCharType="begin" w:fldLock="1"/>
      </w:r>
      <w:r w:rsidRPr="000C2304">
        <w:rPr>
          <w:color w:val="000000"/>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w:instrText>
      </w:r>
      <w:r w:rsidRPr="00C85327">
        <w:rPr>
          <w:color w:val="000000"/>
          <w:lang w:val="fr-FR"/>
        </w:rPr>
        <w:instrText>":"","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w:instrText>
      </w:r>
      <w:r w:rsidRPr="005E7C4C">
        <w:rPr>
          <w:color w:val="000000"/>
          <w:lang w:val="fr-FR"/>
        </w:rPr>
        <w:instrText>te-parts":[["2008","5","6"]]},"page":"6668-6672","publisher":"Proc Natl Acad Sci U S A","title":"Impacts of climate warming on terrestrial ectotherms across latitude","type":"article-journal","volume":"105"},"uris":["http://www.mendeley.com/documents/?uuid=1c0edc68-7ff1-3a55-b68a-ec20dd8d519d"]}],"mendeley":{"formattedCitation":"(Deutsch et al., 2008)","plainTextFormattedCitation":"(Deutsch et al., 2008)","previouslyFormattedCitation":"(Deutsch et al., 2008)"},"properties":{"noteIndex":0},"schema":"https://github.com/citation-style-language/schema/raw/master/csl-citation.json"}</w:instrText>
      </w:r>
      <w:r w:rsidRPr="000C2304">
        <w:rPr>
          <w:color w:val="000000"/>
        </w:rPr>
        <w:fldChar w:fldCharType="separate"/>
      </w:r>
      <w:r w:rsidRPr="005E7C4C">
        <w:rPr>
          <w:noProof/>
          <w:color w:val="000000"/>
          <w:lang w:val="fr-FR"/>
        </w:rPr>
        <w:t>(Deutsch et al., 2008)</w:t>
      </w:r>
      <w:r w:rsidRPr="000C2304">
        <w:rPr>
          <w:color w:val="000000"/>
        </w:rPr>
        <w:fldChar w:fldCharType="end"/>
      </w:r>
      <w:r w:rsidRPr="000C2304">
        <w:rPr>
          <w:color w:val="000000"/>
        </w:rPr>
        <w:fldChar w:fldCharType="begin" w:fldLock="1"/>
      </w:r>
      <w:r w:rsidR="00CC71B8" w:rsidRPr="005E7C4C">
        <w:rPr>
          <w:color w:val="000000"/>
          <w:lang w:val="fr-FR"/>
        </w:rPr>
        <w:instrText>ADDIN CSL_CITATION {"citationItems":[{"id":"ITEM-1","itemData":{"DOI":"10.1086/677386","ISSN":"1537-5323","PMID":"25141149","abstract":"Understanding how temperature influences population regulation through its effects on intraspecific competition is an important question for which there is currently little theory or data. Here we develop a theoretical framework for elucidating temperature effects on competition that integrates mechanistic descriptions of life-history trait responses to temperature with population models that realistically capture the variable developmental delays that characterize ectotherm life cycles. This framework yields testable comparative predictions about how intraspecific competition affects reproduction, development, and mortality under alternative hypotheses about the temperature dependence of competition. The key finding is that ectotherm population regulation in seasonal environments depends crucially on the mechanisms by which temperature affects competition. When competition is strongest at temperatures optimal for reproduction, effects of temperature and competition act antagonistically, leading to more complex dynamics than when competition is temperature independent. When the strength of competition increases with temperature past the optimal temperature for reproduction, effects of temperature and competition act synergistically, leading to dynamics qualitatively similar to those when competition is temperature independent. Paradoxically, antagonistic effects yield a higher population floor despite greater fluctuations. These findings have important implications for predicting effects of climate warming on population regulation. Synergistic effects of temperature and competition can predispose populations to stochastic extinction by lowering minimum population sizes, while antagonistic effects can increase the potential for population outbreaks through greater fluctuations in abundance.","author":[{"dropping-particle":"","family":"Amarasekare","given":"Priyanga","non-dropping-particle":"","parse-names":false,"suffix":""},{"dropping-particle":"","family":"Coutinho","given":"Renato M","non-dropping-particle":"","parse-names":false,"suffix":""}],"container-title":"The American naturalist","id":"ITEM-1","issue":"3","issued":{"date-parts":[["2014","9","17"]]},"page":"E50-65","publisher":"University of Chicago PressChicago, IL","title":"Effects of temperature on intraspecific competition in ectotherms.","type":"article-journal","volume":"184"},"uris":["http://www.mendeley.com/documents/?uuid=ad06d142-cada-3adc-a0a4-9ebcb3135942"]}],"mendeley":{"formattedCitation":"(Amarasekare &amp; Coutinho, 2014)","plainTextFormattedCitation":"(Amarasekare &amp; Coutinho, 2014)","previouslyFormattedCitation":"(Amarasekare &amp; Coutinho, 2014)"},"properties":{"noteIndex":0},"schema":"https://github.com/citation-style-language/schema/raw/master/csl-citation.json"}</w:instrText>
      </w:r>
      <w:r w:rsidRPr="000C2304">
        <w:rPr>
          <w:color w:val="000000"/>
        </w:rPr>
        <w:fldChar w:fldCharType="separate"/>
      </w:r>
      <w:r w:rsidRPr="005E7C4C">
        <w:rPr>
          <w:noProof/>
          <w:color w:val="000000"/>
          <w:lang w:val="fr-FR"/>
        </w:rPr>
        <w:t>(Amarasekare &amp; Coutinho, 2014)</w:t>
      </w:r>
      <w:r w:rsidRPr="000C2304">
        <w:rPr>
          <w:color w:val="000000"/>
        </w:rPr>
        <w:fldChar w:fldCharType="end"/>
      </w:r>
      <w:r w:rsidRPr="005E7C4C">
        <w:rPr>
          <w:color w:val="000000"/>
          <w:lang w:val="fr-FR"/>
        </w:rPr>
        <w:t xml:space="preserve">, </w:t>
      </w:r>
      <w:proofErr w:type="spellStart"/>
      <w:r w:rsidRPr="005E7C4C">
        <w:rPr>
          <w:color w:val="000000"/>
          <w:lang w:val="fr-FR"/>
        </w:rPr>
        <w:t>such</w:t>
      </w:r>
      <w:proofErr w:type="spellEnd"/>
      <w:r w:rsidRPr="005E7C4C">
        <w:rPr>
          <w:color w:val="000000"/>
          <w:lang w:val="fr-FR"/>
        </w:rPr>
        <w:t xml:space="preserve"> </w:t>
      </w:r>
      <w:proofErr w:type="spellStart"/>
      <w:r w:rsidRPr="005E7C4C">
        <w:rPr>
          <w:color w:val="000000"/>
          <w:lang w:val="fr-FR"/>
        </w:rPr>
        <w:t>temperatures</w:t>
      </w:r>
      <w:proofErr w:type="spellEnd"/>
      <w:r w:rsidRPr="005E7C4C">
        <w:rPr>
          <w:color w:val="000000"/>
          <w:lang w:val="fr-FR"/>
        </w:rPr>
        <w:t xml:space="preserve"> do not </w:t>
      </w:r>
      <w:proofErr w:type="spellStart"/>
      <w:r w:rsidRPr="005E7C4C">
        <w:rPr>
          <w:color w:val="000000"/>
          <w:lang w:val="fr-FR"/>
        </w:rPr>
        <w:t>generally</w:t>
      </w:r>
      <w:proofErr w:type="spellEnd"/>
      <w:r w:rsidRPr="005E7C4C">
        <w:rPr>
          <w:color w:val="000000"/>
          <w:lang w:val="fr-FR"/>
        </w:rPr>
        <w:t xml:space="preserve"> arise </w:t>
      </w:r>
      <w:proofErr w:type="spellStart"/>
      <w:r w:rsidRPr="005E7C4C">
        <w:rPr>
          <w:color w:val="000000"/>
          <w:lang w:val="fr-FR"/>
        </w:rPr>
        <w:t>during</w:t>
      </w:r>
      <w:proofErr w:type="spellEnd"/>
      <w:r w:rsidRPr="005E7C4C">
        <w:rPr>
          <w:color w:val="000000"/>
          <w:lang w:val="fr-FR"/>
        </w:rPr>
        <w:t xml:space="preserve"> the </w:t>
      </w:r>
      <w:proofErr w:type="spellStart"/>
      <w:r w:rsidRPr="005E7C4C">
        <w:rPr>
          <w:color w:val="000000"/>
          <w:lang w:val="fr-FR"/>
        </w:rPr>
        <w:t>resting</w:t>
      </w:r>
      <w:proofErr w:type="spellEnd"/>
      <w:r w:rsidRPr="005E7C4C">
        <w:rPr>
          <w:color w:val="000000"/>
          <w:lang w:val="fr-FR"/>
        </w:rPr>
        <w:t xml:space="preserve"> phase. </w:t>
      </w:r>
      <w:r w:rsidRPr="000C2304">
        <w:rPr>
          <w:color w:val="000000"/>
        </w:rPr>
        <w:t xml:space="preserve">The resting period begins at some time </w:t>
      </w:r>
      <w:r w:rsidRPr="000C2304">
        <w:rPr>
          <w:i/>
          <w:iCs/>
          <w:color w:val="000000"/>
        </w:rPr>
        <w:t>t</w:t>
      </w:r>
      <w:r w:rsidRPr="000C2304">
        <w:rPr>
          <w:i/>
          <w:iCs/>
          <w:color w:val="000000"/>
          <w:sz w:val="14"/>
          <w:szCs w:val="14"/>
          <w:vertAlign w:val="subscript"/>
        </w:rPr>
        <w:t>0</w:t>
      </w:r>
      <w:r w:rsidRPr="000C2304">
        <w:rPr>
          <w:color w:val="000000"/>
        </w:rPr>
        <w:t xml:space="preserve"> and ends at such time </w:t>
      </w:r>
      <w:r w:rsidRPr="000C2304">
        <w:rPr>
          <w:i/>
          <w:iCs/>
          <w:color w:val="000000"/>
        </w:rPr>
        <w:t>t</w:t>
      </w:r>
      <w:r w:rsidRPr="000C2304">
        <w:rPr>
          <w:i/>
          <w:iCs/>
          <w:color w:val="000000"/>
          <w:sz w:val="14"/>
          <w:szCs w:val="14"/>
          <w:vertAlign w:val="superscript"/>
        </w:rPr>
        <w:t>*</w:t>
      </w:r>
      <w:r w:rsidRPr="000C2304">
        <w:rPr>
          <w:color w:val="000000"/>
        </w:rPr>
        <w:t xml:space="preserve"> when the accumulated quantity reaches a certain threshold level </w:t>
      </w:r>
      <w:r w:rsidRPr="000C2304">
        <w:rPr>
          <w:i/>
          <w:iCs/>
          <w:color w:val="000000"/>
        </w:rPr>
        <w:t>F</w:t>
      </w:r>
      <w:r w:rsidRPr="000C2304">
        <w:rPr>
          <w:color w:val="000000"/>
        </w:rPr>
        <w:t xml:space="preserve">. As noted by </w:t>
      </w:r>
      <w:proofErr w:type="spellStart"/>
      <w:r w:rsidRPr="000C2304">
        <w:rPr>
          <w:color w:val="000000"/>
        </w:rPr>
        <w:t>Chuine</w:t>
      </w:r>
      <w:proofErr w:type="spellEnd"/>
      <w:r w:rsidRPr="000C2304">
        <w:rPr>
          <w:color w:val="000000"/>
        </w:rPr>
        <w:t xml:space="preserve"> and </w:t>
      </w:r>
      <w:proofErr w:type="spellStart"/>
      <w:r w:rsidRPr="000C2304">
        <w:rPr>
          <w:color w:val="000000"/>
        </w:rPr>
        <w:t>Régnière</w:t>
      </w:r>
      <w:proofErr w:type="spellEnd"/>
      <w:r w:rsidRPr="000C2304">
        <w:rPr>
          <w:color w:val="000000"/>
        </w:rPr>
        <w:t xml:space="preserve"> (2017), this concept of an accumulating quantity is “still the most important assumption in plant and animal phenology modelling”. The fundamental equation that connects all these quantities and determines the end of the resting period is</w:t>
      </w:r>
      <w:r w:rsidR="00CC71B8">
        <w:tab/>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CC71B8" w14:paraId="6EEFA998" w14:textId="77777777" w:rsidTr="00CC71B8">
        <w:tc>
          <w:tcPr>
            <w:tcW w:w="988" w:type="dxa"/>
            <w:vAlign w:val="center"/>
          </w:tcPr>
          <w:p w14:paraId="7D0C653E" w14:textId="77777777" w:rsidR="00CC71B8" w:rsidRDefault="00210E6D" w:rsidP="00D70F3A">
            <w:pPr>
              <w:pStyle w:val="NormalWeb"/>
              <w:spacing w:after="0" w:line="480" w:lineRule="auto"/>
              <w:jc w:val="center"/>
            </w:pPr>
            <w:r w:rsidRPr="000C2304">
              <w:lastRenderedPageBreak/>
              <w:br w:type="page"/>
            </w:r>
          </w:p>
        </w:tc>
        <w:tc>
          <w:tcPr>
            <w:tcW w:w="7087" w:type="dxa"/>
            <w:vAlign w:val="center"/>
          </w:tcPr>
          <w:p w14:paraId="5F94FD39" w14:textId="2E1BE097" w:rsidR="00CC71B8" w:rsidRDefault="00C85327" w:rsidP="00D70F3A">
            <w:pPr>
              <w:pStyle w:val="NormalWeb"/>
              <w:spacing w:after="0" w:line="480" w:lineRule="auto"/>
              <w:jc w:val="center"/>
            </w:pPr>
            <m:oMathPara>
              <m:oMath>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p>
                      <m:sSupPr>
                        <m:ctrlPr>
                          <w:rPr>
                            <w:rFonts w:ascii="Cambria Math" w:hAnsi="Cambria Math"/>
                            <w:i/>
                          </w:rPr>
                        </m:ctrlPr>
                      </m:sSupPr>
                      <m:e>
                        <m:r>
                          <w:rPr>
                            <w:rFonts w:ascii="Cambria Math" w:hAnsi="Cambria Math"/>
                          </w:rPr>
                          <m:t>t</m:t>
                        </m:r>
                      </m:e>
                      <m:sup>
                        <m:r>
                          <w:rPr>
                            <w:rFonts w:ascii="Cambria Math" w:hAnsi="Cambria Math"/>
                          </w:rPr>
                          <m:t>*</m:t>
                        </m:r>
                      </m:sup>
                    </m:sSup>
                  </m:sup>
                  <m:e>
                    <m:r>
                      <w:rPr>
                        <w:rFonts w:ascii="Cambria Math" w:hAnsi="Cambria Math"/>
                      </w:rPr>
                      <m:t>R</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e>
                </m:nary>
                <m:r>
                  <w:rPr>
                    <w:rFonts w:ascii="Cambria Math" w:hAnsi="Cambria Math"/>
                  </w:rPr>
                  <m:t>dt=F</m:t>
                </m:r>
              </m:oMath>
            </m:oMathPara>
          </w:p>
        </w:tc>
        <w:tc>
          <w:tcPr>
            <w:tcW w:w="987" w:type="dxa"/>
            <w:vAlign w:val="center"/>
          </w:tcPr>
          <w:p w14:paraId="71C35DBA" w14:textId="740C8066" w:rsidR="00CC71B8" w:rsidRDefault="00CC71B8" w:rsidP="00D70F3A">
            <w:pPr>
              <w:pStyle w:val="NormalWeb"/>
              <w:spacing w:after="0" w:line="480" w:lineRule="auto"/>
              <w:jc w:val="center"/>
            </w:pPr>
            <w:r>
              <w:t xml:space="preserve">Eq. </w:t>
            </w:r>
            <w:r w:rsidR="00C85327">
              <w:fldChar w:fldCharType="begin"/>
            </w:r>
            <w:r w:rsidR="00C85327">
              <w:instrText xml:space="preserve"> SEQ Eq \* MERGEFORMAT </w:instrText>
            </w:r>
            <w:r w:rsidR="00C85327">
              <w:fldChar w:fldCharType="separate"/>
            </w:r>
            <w:r>
              <w:rPr>
                <w:noProof/>
              </w:rPr>
              <w:t>1</w:t>
            </w:r>
            <w:r w:rsidR="00C85327">
              <w:rPr>
                <w:noProof/>
              </w:rPr>
              <w:fldChar w:fldCharType="end"/>
            </w:r>
          </w:p>
        </w:tc>
      </w:tr>
    </w:tbl>
    <w:p w14:paraId="6AAA31BD" w14:textId="77777777" w:rsidR="00CC71B8" w:rsidRDefault="00CC71B8" w:rsidP="00CC71B8">
      <w:pPr>
        <w:pStyle w:val="NormalWeb"/>
        <w:spacing w:before="280" w:beforeAutospacing="0" w:after="0" w:afterAutospacing="0" w:line="480" w:lineRule="auto"/>
      </w:pPr>
      <w:r>
        <w:rPr>
          <w:color w:val="000000"/>
        </w:rPr>
        <w:t>A typical example for the accumulation rate function is the sigmoidal func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CC71B8" w14:paraId="5D6DE036" w14:textId="77777777" w:rsidTr="00CC71B8">
        <w:tc>
          <w:tcPr>
            <w:tcW w:w="988" w:type="dxa"/>
            <w:vAlign w:val="center"/>
          </w:tcPr>
          <w:p w14:paraId="0C82D0EA" w14:textId="77777777" w:rsidR="00CC71B8" w:rsidRDefault="00CC71B8" w:rsidP="00D70F3A">
            <w:pPr>
              <w:pStyle w:val="NormalWeb"/>
              <w:spacing w:after="0" w:line="480" w:lineRule="auto"/>
              <w:jc w:val="center"/>
            </w:pPr>
          </w:p>
        </w:tc>
        <w:tc>
          <w:tcPr>
            <w:tcW w:w="7087" w:type="dxa"/>
            <w:vAlign w:val="center"/>
          </w:tcPr>
          <w:p w14:paraId="11956652" w14:textId="5263AD91" w:rsidR="00CC71B8" w:rsidRDefault="00CC71B8" w:rsidP="00D70F3A">
            <w:pPr>
              <w:pStyle w:val="NormalWeb"/>
              <w:spacing w:after="0" w:line="480" w:lineRule="auto"/>
              <w:jc w:val="center"/>
            </w:pPr>
            <m:oMathPara>
              <m:oMath>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b</m:t>
                    </m:r>
                    <m:d>
                      <m:dPr>
                        <m:ctrlPr>
                          <w:rPr>
                            <w:rFonts w:ascii="Cambria Math" w:hAnsi="Cambria Math"/>
                            <w:i/>
                          </w:rPr>
                        </m:ctrlPr>
                      </m:dPr>
                      <m:e>
                        <m:r>
                          <w:rPr>
                            <w:rFonts w:ascii="Cambria Math" w:hAnsi="Cambria Math"/>
                          </w:rPr>
                          <m:t>x-c</m:t>
                        </m:r>
                      </m:e>
                    </m:d>
                    <m:r>
                      <w:rPr>
                        <w:rFonts w:ascii="Cambria Math" w:hAnsi="Cambria Math"/>
                      </w:rPr>
                      <m:t>)</m:t>
                    </m:r>
                  </m:den>
                </m:f>
              </m:oMath>
            </m:oMathPara>
          </w:p>
        </w:tc>
        <w:tc>
          <w:tcPr>
            <w:tcW w:w="987" w:type="dxa"/>
            <w:vAlign w:val="center"/>
          </w:tcPr>
          <w:p w14:paraId="2B830BF1" w14:textId="5EDE4E5E" w:rsidR="00CC71B8" w:rsidRDefault="00CC71B8" w:rsidP="00D70F3A">
            <w:pPr>
              <w:pStyle w:val="NormalWeb"/>
              <w:spacing w:after="0" w:line="480" w:lineRule="auto"/>
              <w:jc w:val="center"/>
            </w:pPr>
            <w:r>
              <w:t xml:space="preserve">Eq. </w:t>
            </w:r>
            <w:r w:rsidR="00C85327">
              <w:fldChar w:fldCharType="begin"/>
            </w:r>
            <w:r w:rsidR="00C85327">
              <w:instrText xml:space="preserve"> SEQ Eq \* MERGEFORMAT </w:instrText>
            </w:r>
            <w:r w:rsidR="00C85327">
              <w:fldChar w:fldCharType="separate"/>
            </w:r>
            <w:r>
              <w:rPr>
                <w:noProof/>
              </w:rPr>
              <w:t>2</w:t>
            </w:r>
            <w:r w:rsidR="00C85327">
              <w:rPr>
                <w:noProof/>
              </w:rPr>
              <w:fldChar w:fldCharType="end"/>
            </w:r>
          </w:p>
        </w:tc>
      </w:tr>
    </w:tbl>
    <w:p w14:paraId="3B9E7271" w14:textId="69AECD5D" w:rsidR="00CC71B8" w:rsidRDefault="00CC71B8" w:rsidP="00CC71B8">
      <w:pPr>
        <w:pStyle w:val="NormalWeb"/>
        <w:spacing w:before="280" w:beforeAutospacing="0" w:after="0" w:afterAutospacing="0" w:line="480" w:lineRule="auto"/>
      </w:pPr>
      <w:r>
        <w:rPr>
          <w:color w:val="000000"/>
        </w:rPr>
        <w:t xml:space="preserve">where </w:t>
      </w:r>
      <w:r>
        <w:rPr>
          <w:i/>
          <w:iCs/>
          <w:color w:val="000000"/>
        </w:rPr>
        <w:t>b &lt; 0</w:t>
      </w:r>
      <w:r>
        <w:rPr>
          <w:color w:val="000000"/>
        </w:rPr>
        <w:t xml:space="preserve"> and </w:t>
      </w:r>
      <w:r>
        <w:rPr>
          <w:i/>
          <w:iCs/>
          <w:color w:val="000000"/>
        </w:rPr>
        <w:t>c</w:t>
      </w:r>
      <w:r>
        <w:rPr>
          <w:color w:val="000000"/>
        </w:rPr>
        <w:t xml:space="preserve"> are two parameters to be estimated from data </w:t>
      </w:r>
      <w:r>
        <w:rPr>
          <w:color w:val="000000"/>
        </w:rPr>
        <w:fldChar w:fldCharType="begin" w:fldLock="1"/>
      </w:r>
      <w:r>
        <w:rPr>
          <w:color w:val="000000"/>
        </w:rPr>
        <w:instrText>ADDIN CSL_CITATION {"citationItems":[{"id":"ITEM-1","itemData":{"DOI":"10.1006/jtbi.2000.2178","abstract":"Accurate plant phenology (seasonal plant activity driven by environmental factors) models are vital tools for ecosystem simulation models and for predicting the response of ecosystems to climate change. Since the early 1970s, e!orts have concentrated on predicting phenology of the temperate and boreal forests because they represent one-third of the carbon captured in plant ecosystems and they are the principal ecosystems with seasonal patterns of growth on Earth (one-\"fth of the plant ecosystems area). Numerous phenological models have been developed to predict the growth timing of temperate or boreal trees. They are in general empirical, nonlinear and non-nested. For these reasons they are particularly di$cult to \"t, to test and to compare with each other. The methodological di$culties as well as the diversity of models used have greatly slowed down their improvement. The aim of this study was to show that the most widely used models simulating vegetative or reproductive phenology of trees are particular cases of a more general model. This uni\"ed model has three main advantages. First, it allows for a direct estimation of (i) the response of bud growth to either chilling or forcing temperatures and (ii) the periods when these temperatures a!ect the bud growth. Second, it can be simpli\"ed according to standard statistical tests for any particular species. Third, it provides a standardized framework for phenological models, which is essential for comparative studies as well as for robust model identi\"cation.","author":[{"dropping-particle":"","family":"Chuine","given":"Isabelle","non-dropping-particle":"","parse-names":false,"suffix":""}],"container-title":"Journal of Theoretical Biology","id":"ITEM-1","issued":{"date-parts":[["2000"]]},"page":"337-347","title":"A united model for budburst of trees","type":"article-journal","volume":"207"},"uris":["http://www.mendeley.com/documents/?uuid=9b460833-06ac-4c25-8368-d885375bf754"]}],"mendeley":{"formattedCitation":"(Chuine, 2000)","plainTextFormattedCitation":"(Chuine, 2000)","previouslyFormattedCitation":"(Chuine, 2000)"},"properties":{"noteIndex":0},"schema":"https://github.com/citation-style-language/schema/raw/master/csl-citation.json"}</w:instrText>
      </w:r>
      <w:r>
        <w:rPr>
          <w:color w:val="000000"/>
        </w:rPr>
        <w:fldChar w:fldCharType="separate"/>
      </w:r>
      <w:r w:rsidRPr="00CC71B8">
        <w:rPr>
          <w:noProof/>
          <w:color w:val="000000"/>
        </w:rPr>
        <w:t>(Chuine, 2000)</w:t>
      </w:r>
      <w:r>
        <w:rPr>
          <w:color w:val="000000"/>
        </w:rPr>
        <w:fldChar w:fldCharType="end"/>
      </w:r>
      <w:r>
        <w:rPr>
          <w:color w:val="000000"/>
        </w:rPr>
        <w:fldChar w:fldCharType="begin" w:fldLock="1"/>
      </w:r>
      <w:r w:rsidR="00074B3F">
        <w:rPr>
          <w:color w:val="000000"/>
        </w:rPr>
        <w:instrText>ADDIN CSL_CITATION {"citationItems":[{"id":"ITEM-1","itemData":{"DOI":"10.1111/eea.12693","ISSN":"00138703","abstract":"The study of insect responses to temperature has a long tradition in science, starting from Réaumur's work on caterpillars in the 18th century. In 1932, Ernst Janisch wrote: ‘The problem is (and will be more and more in the future) one of the most important ones in entomology […]’. Almost 90 years after this paper, its prediction still holds true, with a sustained interest of the scientific community for the study of insect responses to temperature, especially in the context of climate change. We present a review of the major developments in the field of insect development responses to temperature and analyze the growing importance of modeling approaches in the literature using a bibliographic analysis. We discuss recent advances and future directions for phenology-modeling based on temperature-dependent development rate. Finally, we highlight the need for a change of paradigm toward a system-based approach in order to overcome current challenges and to predict insect phenology more accurately, with direct implications in agriculture, conservation biology, and epidemiology.","author":[{"dropping-particle":"","family":"Rebaudo","given":"François","non-dropping-particle":"","parse-names":false,"suffix":""},{"dropping-particle":"","family":"Rabhi","given":"Victor-Badre","non-dropping-particle":"","parse-names":false,"suffix":""}],"container-title":"Entomologia Experimentalis et Applicata","id":"ITEM-1","issue":"8","issued":{"date-parts":[["2018","8","1"]]},"page":"607-617","publisher":"Blackwell Publishing Ltd","title":"Modeling temperature-dependent development rate and phenology in insects: review of major developments, challenges, and future directions","type":"article-journal","volume":"166"},"uris":["http://www.mendeley.com/documents/?uuid=67c28011-ccb5-3a86-aa2a-eacca0fc382d"]}],"mendeley":{"formattedCitation":"(Rebaudo &amp; Rabhi, 2018)","plainTextFormattedCitation":"(Rebaudo &amp; Rabhi, 2018)","previouslyFormattedCitation":"(Rebaudo &amp; Rabhi, 2018)"},"properties":{"noteIndex":0},"schema":"https://github.com/citation-style-language/schema/raw/master/csl-citation.json"}</w:instrText>
      </w:r>
      <w:r>
        <w:rPr>
          <w:color w:val="000000"/>
        </w:rPr>
        <w:fldChar w:fldCharType="separate"/>
      </w:r>
      <w:r w:rsidRPr="00CC71B8">
        <w:rPr>
          <w:noProof/>
          <w:color w:val="000000"/>
        </w:rPr>
        <w:t>(Rebaudo &amp; Rabhi, 2018)</w:t>
      </w:r>
      <w:r>
        <w:rPr>
          <w:color w:val="000000"/>
        </w:rPr>
        <w:fldChar w:fldCharType="end"/>
      </w:r>
      <w:r>
        <w:rPr>
          <w:color w:val="000000"/>
        </w:rPr>
        <w:t xml:space="preserve">. When the quantity of interest is the proportion of the life-cycle completed, it is natural to set the threshold level to be </w:t>
      </w:r>
      <w:r>
        <w:rPr>
          <w:i/>
          <w:iCs/>
          <w:color w:val="000000"/>
        </w:rPr>
        <w:t>F = 1</w:t>
      </w:r>
      <w:r>
        <w:rPr>
          <w:color w:val="000000"/>
        </w:rPr>
        <w:t xml:space="preserve">. If we divide Eq. 1 by </w:t>
      </w:r>
      <w:r>
        <w:rPr>
          <w:i/>
          <w:iCs/>
          <w:color w:val="000000"/>
        </w:rPr>
        <w:t>F</w:t>
      </w:r>
      <w:r>
        <w:rPr>
          <w:color w:val="000000"/>
        </w:rPr>
        <w:t xml:space="preserve"> and include the term </w:t>
      </w:r>
      <w:r>
        <w:rPr>
          <w:i/>
          <w:iCs/>
          <w:color w:val="000000"/>
        </w:rPr>
        <w:t>1/F</w:t>
      </w:r>
      <w:r>
        <w:rPr>
          <w:color w:val="000000"/>
        </w:rPr>
        <w:t xml:space="preserve"> into the function </w:t>
      </w:r>
      <w:r>
        <w:rPr>
          <w:i/>
          <w:iCs/>
          <w:color w:val="000000"/>
        </w:rPr>
        <w:t>R</w:t>
      </w:r>
      <w:r>
        <w:rPr>
          <w:color w:val="000000"/>
        </w:rPr>
        <w:t xml:space="preserve"> in Eq. 2, we can standardize notation and compare different rate functions. We illustrate the rate function in Eq. 2 as well as the condition in Eq. 1 for two different species and two simplistic temperature time series in Figure 1. As temperature patterns during the resting period change because of global warming, the end time of the resting period of a species may shift. In particular, when temperatures increase, accumulation occurs faster and the phenology advances, i.e., the end time is earlier (Fig. 1D).</w:t>
      </w:r>
    </w:p>
    <w:p w14:paraId="48992088" w14:textId="6174C607" w:rsidR="00CC71B8" w:rsidRDefault="00CC71B8" w:rsidP="00CC71B8">
      <w:pPr>
        <w:pStyle w:val="NormalWeb"/>
        <w:spacing w:before="280" w:beforeAutospacing="0" w:after="0" w:afterAutospacing="0" w:line="480" w:lineRule="auto"/>
      </w:pPr>
      <w:r>
        <w:rPr>
          <w:color w:val="000000"/>
        </w:rPr>
        <w:t xml:space="preserve">    Two species, such as a consumer and its resource, will likely have different forms of the rate accumulation function or the same form with different combinations of parameters (e.g., </w:t>
      </w:r>
      <w:r>
        <w:rPr>
          <w:i/>
          <w:iCs/>
          <w:color w:val="000000"/>
        </w:rPr>
        <w:t>b</w:t>
      </w:r>
      <w:r>
        <w:rPr>
          <w:color w:val="000000"/>
        </w:rPr>
        <w:t xml:space="preserve">, </w:t>
      </w:r>
      <w:r>
        <w:rPr>
          <w:i/>
          <w:iCs/>
          <w:color w:val="000000"/>
        </w:rPr>
        <w:t>c</w:t>
      </w:r>
      <w:r>
        <w:rPr>
          <w:color w:val="000000"/>
        </w:rPr>
        <w:t xml:space="preserve">, and </w:t>
      </w:r>
      <w:r>
        <w:rPr>
          <w:i/>
          <w:iCs/>
          <w:color w:val="000000"/>
        </w:rPr>
        <w:t>F</w:t>
      </w:r>
      <w:r>
        <w:rPr>
          <w:color w:val="000000"/>
        </w:rPr>
        <w:t xml:space="preserve">) even in the same temperature regime (compare solid and dashed curves in Fig. 1C), which typically leads to different end times of the resting period (bottom right panel). We denote these by </w:t>
      </w:r>
      <w:proofErr w:type="spellStart"/>
      <w:r w:rsidRPr="00CC71B8">
        <w:rPr>
          <w:i/>
          <w:iCs/>
          <w:color w:val="000000"/>
        </w:rPr>
        <w:t>t</w:t>
      </w:r>
      <w:r w:rsidRPr="00CC71B8">
        <w:rPr>
          <w:i/>
          <w:iCs/>
          <w:color w:val="000000"/>
          <w:vertAlign w:val="subscript"/>
        </w:rPr>
        <w:t>e</w:t>
      </w:r>
      <w:proofErr w:type="spellEnd"/>
      <w:r w:rsidRPr="00CC71B8">
        <w:rPr>
          <w:i/>
          <w:iCs/>
          <w:color w:val="000000"/>
          <w:vertAlign w:val="superscript"/>
        </w:rPr>
        <w:t>*</w:t>
      </w:r>
      <w:r>
        <w:rPr>
          <w:color w:val="000000"/>
        </w:rPr>
        <w:t xml:space="preserve"> (emergence time) for the insect (consumer) and by </w:t>
      </w:r>
      <w:r w:rsidRPr="00CC71B8">
        <w:rPr>
          <w:i/>
          <w:iCs/>
          <w:color w:val="000000"/>
        </w:rPr>
        <w:t>t</w:t>
      </w:r>
      <w:r w:rsidRPr="00CC71B8">
        <w:rPr>
          <w:i/>
          <w:iCs/>
          <w:color w:val="000000"/>
          <w:vertAlign w:val="subscript"/>
        </w:rPr>
        <w:t>b</w:t>
      </w:r>
      <w:r w:rsidRPr="00CC71B8">
        <w:rPr>
          <w:i/>
          <w:iCs/>
          <w:color w:val="000000"/>
          <w:vertAlign w:val="superscript"/>
        </w:rPr>
        <w:t>*</w:t>
      </w:r>
      <w:r>
        <w:rPr>
          <w:color w:val="000000"/>
          <w:vertAlign w:val="superscript"/>
        </w:rPr>
        <w:t xml:space="preserve"> </w:t>
      </w:r>
      <w:r>
        <w:rPr>
          <w:color w:val="000000"/>
        </w:rPr>
        <w:t xml:space="preserve">(budburst time) for the host tree (resource). We call the difference in end times the </w:t>
      </w:r>
      <w:r>
        <w:rPr>
          <w:i/>
          <w:iCs/>
          <w:color w:val="000000"/>
        </w:rPr>
        <w:t>mismatch</w:t>
      </w:r>
      <w:r>
        <w:rPr>
          <w:color w:val="000000"/>
        </w:rPr>
        <w:t xml:space="preserve"> between the two species (i.e., </w:t>
      </w:r>
      <w:r w:rsidRPr="00CC71B8">
        <w:rPr>
          <w:rFonts w:ascii="Cambria Math" w:hAnsi="Cambria Math"/>
          <w:i/>
          <w:iCs/>
          <w:color w:val="000000"/>
        </w:rPr>
        <w:t>mismatch=</w:t>
      </w:r>
      <w:proofErr w:type="spellStart"/>
      <w:r>
        <w:rPr>
          <w:rFonts w:ascii="Cambria Math" w:hAnsi="Cambria Math"/>
          <w:i/>
          <w:iCs/>
          <w:color w:val="000000"/>
        </w:rPr>
        <w:t>t</w:t>
      </w:r>
      <w:r>
        <w:rPr>
          <w:rFonts w:ascii="Cambria Math" w:hAnsi="Cambria Math"/>
          <w:i/>
          <w:iCs/>
          <w:color w:val="000000"/>
          <w:vertAlign w:val="subscript"/>
        </w:rPr>
        <w:t>e</w:t>
      </w:r>
      <w:proofErr w:type="spellEnd"/>
      <w:r>
        <w:rPr>
          <w:rFonts w:ascii="Cambria Math" w:hAnsi="Cambria Math"/>
          <w:i/>
          <w:iCs/>
          <w:color w:val="000000"/>
          <w:vertAlign w:val="superscript"/>
        </w:rPr>
        <w:t>*</w:t>
      </w:r>
      <w:r w:rsidRPr="00CC71B8">
        <w:rPr>
          <w:rFonts w:ascii="Cambria Math" w:hAnsi="Cambria Math"/>
          <w:i/>
          <w:iCs/>
          <w:color w:val="000000"/>
        </w:rPr>
        <w:t xml:space="preserve"> </w:t>
      </w:r>
      <w:r>
        <w:rPr>
          <w:rFonts w:ascii="Cambria Math" w:hAnsi="Cambria Math"/>
          <w:i/>
          <w:iCs/>
          <w:color w:val="000000"/>
        </w:rPr>
        <w:t>- t</w:t>
      </w:r>
      <w:r>
        <w:rPr>
          <w:rFonts w:ascii="Cambria Math" w:hAnsi="Cambria Math"/>
          <w:i/>
          <w:iCs/>
          <w:color w:val="000000"/>
          <w:vertAlign w:val="subscript"/>
        </w:rPr>
        <w:t>b</w:t>
      </w:r>
      <w:r>
        <w:rPr>
          <w:rFonts w:ascii="Cambria Math" w:hAnsi="Cambria Math"/>
          <w:i/>
          <w:iCs/>
          <w:color w:val="000000"/>
          <w:vertAlign w:val="superscript"/>
        </w:rPr>
        <w:t>*</w:t>
      </w:r>
      <w:r>
        <w:rPr>
          <w:rFonts w:ascii="Cambria Math" w:hAnsi="Cambria Math"/>
          <w:color w:val="000000"/>
        </w:rPr>
        <w:t>)</w:t>
      </w:r>
      <w:r>
        <w:rPr>
          <w:color w:val="000000"/>
        </w:rPr>
        <w:t xml:space="preserve">. When the end times of the resting period of two species respond differently </w:t>
      </w:r>
      <w:r>
        <w:rPr>
          <w:color w:val="000000"/>
        </w:rPr>
        <w:lastRenderedPageBreak/>
        <w:t>to climate change, then the mismatch between the two species will change. This is the fundamental quantity that we study here (Fig. 1D).</w:t>
      </w:r>
    </w:p>
    <w:p w14:paraId="3581E630" w14:textId="77777777" w:rsidR="00CC71B8" w:rsidRDefault="00CC71B8" w:rsidP="00CC71B8">
      <w:pPr>
        <w:pStyle w:val="NormalWeb"/>
        <w:spacing w:before="280" w:beforeAutospacing="0" w:after="0" w:afterAutospacing="0" w:line="480" w:lineRule="auto"/>
        <w:ind w:firstLine="360"/>
      </w:pPr>
      <w:r>
        <w:rPr>
          <w:color w:val="000000"/>
        </w:rPr>
        <w:t xml:space="preserve">One would expect that a consumer that crucially relies on a certain resource would have evolved a relatively small mismatch with that resource. However, this does not mean that its accumulation rate curve has to be the same as that of its resource. Even if the functional form is the same, many different parameter combinations in </w:t>
      </w:r>
      <w:r>
        <w:rPr>
          <w:i/>
          <w:iCs/>
          <w:color w:val="000000"/>
        </w:rPr>
        <w:t>R(x)</w:t>
      </w:r>
      <w:r>
        <w:rPr>
          <w:color w:val="000000"/>
        </w:rPr>
        <w:t xml:space="preserve"> in Eq. 2 lead to the same end time of the resting period. Hence, as temperature patterns change, the </w:t>
      </w:r>
      <w:proofErr w:type="spellStart"/>
      <w:r>
        <w:rPr>
          <w:color w:val="000000"/>
        </w:rPr>
        <w:t>phenologies</w:t>
      </w:r>
      <w:proofErr w:type="spellEnd"/>
      <w:r>
        <w:rPr>
          <w:color w:val="000000"/>
        </w:rPr>
        <w:t xml:space="preserve"> of the two species may respond differently and the mismatch can increase or decrease. We use our theoretical model to predict general patterns of climate-change induced shifts in species </w:t>
      </w:r>
      <w:proofErr w:type="spellStart"/>
      <w:r>
        <w:rPr>
          <w:color w:val="000000"/>
        </w:rPr>
        <w:t>phenologies</w:t>
      </w:r>
      <w:proofErr w:type="spellEnd"/>
      <w:r>
        <w:rPr>
          <w:color w:val="000000"/>
        </w:rPr>
        <w:t xml:space="preserve"> and changes in the mismatch between interacting species. We use the spruce budworm and balsam fir system in eastern Canada to illustrate how estimated rate accumulation functions can be applied to different temperature scenarios to investigate how climate change may affect the phenological between these two species.</w:t>
      </w:r>
    </w:p>
    <w:p w14:paraId="665A9972" w14:textId="77777777" w:rsidR="00074B3F" w:rsidRPr="00074B3F" w:rsidRDefault="00074B3F" w:rsidP="00074B3F">
      <w:pPr>
        <w:pStyle w:val="Titre2"/>
        <w:rPr>
          <w:rFonts w:ascii="Times New Roman" w:hAnsi="Times New Roman" w:cs="Times New Roman"/>
          <w:b/>
          <w:bCs/>
        </w:rPr>
      </w:pPr>
      <w:r w:rsidRPr="00074B3F">
        <w:rPr>
          <w:rFonts w:ascii="Times New Roman" w:hAnsi="Times New Roman" w:cs="Times New Roman"/>
          <w:b/>
          <w:bCs/>
          <w:color w:val="000000"/>
          <w:sz w:val="24"/>
          <w:szCs w:val="24"/>
        </w:rPr>
        <w:t>2.2 The spruce budworm – balsam fir system</w:t>
      </w:r>
    </w:p>
    <w:p w14:paraId="3CBD9DA8" w14:textId="77777777" w:rsidR="00074B3F" w:rsidRDefault="00074B3F" w:rsidP="00074B3F"/>
    <w:p w14:paraId="5155F771" w14:textId="77777777" w:rsidR="00074B3F" w:rsidRPr="00074B3F" w:rsidRDefault="00074B3F" w:rsidP="00074B3F">
      <w:pPr>
        <w:pStyle w:val="Titre3"/>
        <w:spacing w:line="480" w:lineRule="auto"/>
        <w:rPr>
          <w:rFonts w:ascii="Times New Roman" w:hAnsi="Times New Roman" w:cs="Times New Roman"/>
          <w:b/>
          <w:bCs/>
        </w:rPr>
      </w:pPr>
      <w:r w:rsidRPr="00074B3F">
        <w:rPr>
          <w:rFonts w:ascii="Times New Roman" w:hAnsi="Times New Roman" w:cs="Times New Roman"/>
          <w:b/>
          <w:bCs/>
          <w:color w:val="000000"/>
        </w:rPr>
        <w:t>2.2.1 Study system</w:t>
      </w:r>
    </w:p>
    <w:p w14:paraId="6A0299D7" w14:textId="77777777" w:rsidR="00074B3F" w:rsidRDefault="00074B3F" w:rsidP="00074B3F">
      <w:pPr>
        <w:pStyle w:val="NormalWeb"/>
        <w:spacing w:before="0" w:beforeAutospacing="0" w:after="0" w:afterAutospacing="0" w:line="480" w:lineRule="auto"/>
      </w:pPr>
      <w:r>
        <w:rPr>
          <w:color w:val="000000"/>
        </w:rPr>
        <w:t>The spruce budworm (SBW) (</w:t>
      </w:r>
      <w:proofErr w:type="spellStart"/>
      <w:r>
        <w:rPr>
          <w:i/>
          <w:iCs/>
          <w:color w:val="000000"/>
        </w:rPr>
        <w:t>Choristoneura</w:t>
      </w:r>
      <w:proofErr w:type="spellEnd"/>
      <w:r>
        <w:rPr>
          <w:i/>
          <w:iCs/>
          <w:color w:val="000000"/>
        </w:rPr>
        <w:t xml:space="preserve"> </w:t>
      </w:r>
      <w:proofErr w:type="spellStart"/>
      <w:r>
        <w:rPr>
          <w:i/>
          <w:iCs/>
          <w:color w:val="000000"/>
        </w:rPr>
        <w:t>fumiferana</w:t>
      </w:r>
      <w:proofErr w:type="spellEnd"/>
      <w:r>
        <w:rPr>
          <w:color w:val="000000"/>
        </w:rPr>
        <w:t>) is the most destructive insect defoliator of the North American boreal forests (Fleming, 2000). It feeds primarily on balsam fir (</w:t>
      </w:r>
      <w:r>
        <w:rPr>
          <w:i/>
          <w:iCs/>
          <w:color w:val="000000"/>
        </w:rPr>
        <w:t xml:space="preserve">Abies </w:t>
      </w:r>
      <w:proofErr w:type="spellStart"/>
      <w:r>
        <w:rPr>
          <w:i/>
          <w:iCs/>
          <w:color w:val="000000"/>
        </w:rPr>
        <w:t>balsamea</w:t>
      </w:r>
      <w:proofErr w:type="spellEnd"/>
      <w:r>
        <w:rPr>
          <w:color w:val="000000"/>
        </w:rPr>
        <w:t>), white spruce (</w:t>
      </w:r>
      <w:proofErr w:type="spellStart"/>
      <w:r>
        <w:rPr>
          <w:i/>
          <w:iCs/>
          <w:color w:val="000000"/>
        </w:rPr>
        <w:t>Picea</w:t>
      </w:r>
      <w:proofErr w:type="spellEnd"/>
      <w:r>
        <w:rPr>
          <w:i/>
          <w:iCs/>
          <w:color w:val="000000"/>
        </w:rPr>
        <w:t xml:space="preserve"> glauca)</w:t>
      </w:r>
      <w:r>
        <w:rPr>
          <w:color w:val="000000"/>
        </w:rPr>
        <w:t>, red spruce (</w:t>
      </w:r>
      <w:proofErr w:type="spellStart"/>
      <w:r>
        <w:rPr>
          <w:i/>
          <w:iCs/>
          <w:color w:val="000000"/>
        </w:rPr>
        <w:t>Picea</w:t>
      </w:r>
      <w:proofErr w:type="spellEnd"/>
      <w:r>
        <w:rPr>
          <w:i/>
          <w:iCs/>
          <w:color w:val="000000"/>
        </w:rPr>
        <w:t xml:space="preserve"> </w:t>
      </w:r>
      <w:proofErr w:type="spellStart"/>
      <w:r>
        <w:rPr>
          <w:i/>
          <w:iCs/>
          <w:color w:val="000000"/>
        </w:rPr>
        <w:t>rubens</w:t>
      </w:r>
      <w:proofErr w:type="spellEnd"/>
      <w:r>
        <w:rPr>
          <w:i/>
          <w:iCs/>
          <w:color w:val="000000"/>
        </w:rPr>
        <w:t>)</w:t>
      </w:r>
      <w:r>
        <w:rPr>
          <w:color w:val="000000"/>
        </w:rPr>
        <w:t>, and black spruce (</w:t>
      </w:r>
      <w:proofErr w:type="spellStart"/>
      <w:r>
        <w:rPr>
          <w:i/>
          <w:iCs/>
          <w:color w:val="000000"/>
        </w:rPr>
        <w:t>Picea</w:t>
      </w:r>
      <w:proofErr w:type="spellEnd"/>
      <w:r>
        <w:rPr>
          <w:i/>
          <w:iCs/>
          <w:color w:val="000000"/>
        </w:rPr>
        <w:t xml:space="preserve"> </w:t>
      </w:r>
      <w:proofErr w:type="spellStart"/>
      <w:r>
        <w:rPr>
          <w:i/>
          <w:iCs/>
          <w:color w:val="000000"/>
        </w:rPr>
        <w:t>mariana</w:t>
      </w:r>
      <w:proofErr w:type="spellEnd"/>
      <w:r>
        <w:rPr>
          <w:i/>
          <w:iCs/>
          <w:color w:val="000000"/>
        </w:rPr>
        <w:t>)</w:t>
      </w:r>
      <w:r>
        <w:rPr>
          <w:color w:val="000000"/>
        </w:rPr>
        <w:t>. This insect has a 1-year life cycle with a winter diapause at the second larval stage.  The first stage of the diapause ends in late winter and is followed by a period of quiescence during which development resumes at a rate dependent on outside temperatures. Once this post-diapause development is completed, second instar larvae emerge from their hibernacula (cocoon-like structure) in late April to late May in Eastern Canada and Northeastern USA. </w:t>
      </w:r>
    </w:p>
    <w:p w14:paraId="00D4CD9D" w14:textId="77777777" w:rsidR="00074B3F" w:rsidRDefault="00074B3F" w:rsidP="00074B3F"/>
    <w:p w14:paraId="7EE0A0DA" w14:textId="62FA43AA" w:rsidR="00074B3F" w:rsidRDefault="00074B3F" w:rsidP="00074B3F">
      <w:pPr>
        <w:pStyle w:val="NormalWeb"/>
        <w:spacing w:before="0" w:beforeAutospacing="0" w:after="0" w:afterAutospacing="0" w:line="480" w:lineRule="auto"/>
      </w:pPr>
      <w:r>
        <w:rPr>
          <w:color w:val="000000"/>
        </w:rPr>
        <w:t xml:space="preserve">After emergence, young larvae mine 1-year old needles until budburst. The larvae will start feeding on expanding buds and developing needles as soon as they become available. Year-old needles are nutrient poor </w:t>
      </w:r>
      <w:r>
        <w:rPr>
          <w:color w:val="000000"/>
        </w:rPr>
        <w:fldChar w:fldCharType="begin" w:fldLock="1"/>
      </w:r>
      <w:r>
        <w:rPr>
          <w:color w:val="000000"/>
        </w:rPr>
        <w:instrText>ADDIN CSL_CITATION {"citationItems":[{"id":"ITEM-1","itemData":{"author":[{"dropping-particle":"","family":"Mattson","given":"W","non-dropping-particle":"","parse-names":false,"suffix":""},{"dropping-particle":"","family":"Scriber","given":"M","non-dropping-particle":"","parse-names":false,"suffix":""}],"container-title":"The Nutritional Ecology of Insects, Mites, and Spiders","editor":[{"dropping-particle":"","family":"Slansky","given":"F","non-dropping-particle":"","parse-names":false,"suffix":""},{"dropping-particle":"","family":"Rodriguez","given":"JG","non-dropping-particle":"","parse-names":false,"suffix":""}],"id":"ITEM-1","issued":{"date-parts":[["1987"]]},"page":"105-146","publisher":"John Wiley &amp; Sons, New York","title":"Feeding ecology of insect folivores of woody plants: nitrogen, water, fiber, and mineral considerations","type":"chapter"},"uris":["http://www.mendeley.com/documents/?uuid=bdb0c667-7128-4653-92c6-a51ad4090020"]}],"mendeley":{"formattedCitation":"(Mattson &amp; Scriber, 1987)","plainTextFormattedCitation":"(Mattson &amp; Scriber, 1987)","previouslyFormattedCitation":"(Mattson &amp; Scriber, 1987)"},"properties":{"noteIndex":0},"schema":"https://github.com/citation-style-language/schema/raw/master/csl-citation.json"}</w:instrText>
      </w:r>
      <w:r>
        <w:rPr>
          <w:color w:val="000000"/>
        </w:rPr>
        <w:fldChar w:fldCharType="separate"/>
      </w:r>
      <w:r w:rsidRPr="00074B3F">
        <w:rPr>
          <w:noProof/>
          <w:color w:val="000000"/>
        </w:rPr>
        <w:t>(Mattson &amp; Scriber, 1987)</w:t>
      </w:r>
      <w:r>
        <w:rPr>
          <w:color w:val="000000"/>
        </w:rPr>
        <w:fldChar w:fldCharType="end"/>
      </w:r>
      <w:r>
        <w:rPr>
          <w:color w:val="000000"/>
        </w:rPr>
        <w:t xml:space="preserve">. In contrast, expanding needles from swelling buds have the maximum concentration of nitrogen and mineral elements thus providing nutrient-rich food to the developing larva. Hence, the success of SBW populations in establishing feeding sites in the spring depends on the synchrony of their development with that of their host trees </w:t>
      </w:r>
      <w:r>
        <w:rPr>
          <w:color w:val="000000"/>
        </w:rPr>
        <w:fldChar w:fldCharType="begin" w:fldLock="1"/>
      </w:r>
      <w:r>
        <w:rPr>
          <w:color w:val="000000"/>
        </w:rPr>
        <w:instrText>ADDIN CSL_CITATION {"citationItems":[{"id":"ITEM-1","itemData":{"DOI":"10.1111/j.1365-2311.2007.00977.x","ISSN":"0307-6946","abstract":"1. A lagged, density‐dependent relationship between survival of early instars and host‐tree condition is revealed during outbreaks of spruce budworm, Choristoneura fumiferana Clem. Persistent damage to hosts leads to deterioration of the stand. 2. Resource limitation affects survival during early‐instar dispersal of spruce budworm. Impediments to distinguishing these events with estimates of survival were overcome with a simple model that describes the dispersal and survival processes. The model was used to analyse a recent 15‐year population series from Black Sturgeon Lake and two historical datasets from Green River, in Canada. 3. Defoliation‐induced damage to the trees resulted in increased losses of spring‐emerging larvae that are dispersing in search of feeding sites. Losses were further exacerbated by biotic factors such as maternal fecundity, rates of infection by the pathogen, Nosema fumiferanae, and by weather‐related effects on the foraging period. 4. Survival of early‐stage budworm larvae in persistent outbreaks declined and the likelihood of other density‐related factors such as rate of mortality from natural enemies increased. These results may reconcile outstanding differences in interpretation of the role of the forest resource in spruce budworm population dynamics and point to a common process linking the dynamics of other well‐known budworm species.","author":[{"dropping-particle":"","family":"Régnière","given":"Jacques","non-dropping-particle":"","parse-names":false,"suffix":""},{"dropping-particle":"","family":"Nealis","given":"Vince G.","non-dropping-particle":"","parse-names":false,"suffix":""}],"container-title":"Ecological Entomology","id":"ITEM-1","issue":"3","issued":{"date-parts":[["2008","6","1"]]},"page":"362-373","publisher":"John Wiley &amp; Sons, Ltd (10.1111)","title":"The fine-scale population dynamics of spruce budworm: survival of early instars related to forest condition","type":"article-journal","volume":"33"},"uris":["http://www.mendeley.com/documents/?uuid=d6927202-6c61-31c8-a600-7bf64ab6159e"]}],"mendeley":{"formattedCitation":"(Régnière &amp; Nealis, 2008)","plainTextFormattedCitation":"(Régnière &amp; Nealis, 2008)","previouslyFormattedCitation":"(Régnière &amp; Nealis, 2008)"},"properties":{"noteIndex":0},"schema":"https://github.com/citation-style-language/schema/raw/master/csl-citation.json"}</w:instrText>
      </w:r>
      <w:r>
        <w:rPr>
          <w:color w:val="000000"/>
        </w:rPr>
        <w:fldChar w:fldCharType="separate"/>
      </w:r>
      <w:r w:rsidRPr="00074B3F">
        <w:rPr>
          <w:noProof/>
          <w:color w:val="000000"/>
        </w:rPr>
        <w:t>(Régnière &amp; Nealis, 2008)</w:t>
      </w:r>
      <w:r>
        <w:rPr>
          <w:color w:val="000000"/>
        </w:rPr>
        <w:fldChar w:fldCharType="end"/>
      </w:r>
      <w:r>
        <w:rPr>
          <w:color w:val="000000"/>
        </w:rPr>
        <w:fldChar w:fldCharType="begin" w:fldLock="1"/>
      </w:r>
      <w:r>
        <w:rPr>
          <w:color w:val="000000"/>
        </w:rPr>
        <w:instrText>ADDIN CSL_CITATION {"citationItems":[{"id":"ITEM-1","itemData":{"DOI":"10.1111/j.1365-2486.2007.01402.x","ISSN":"1354-1013","abstract":"The spruce budworm (Choristoneura fumiferana) is the most destructive insect defoliator of forests in North America. Climatic influences on this species' life history are considered a major factor in restricting the extent and intensity of outbreaks. We examine the life history traits of the spruce budworm and related Choristoneura populations with respect to forecasting the conifer-feeding responses of these insects in changing environments. Analysis of the evolutionary relationships between Choristoneura entities, including their hybridization, genetic distances, and their degree of sympatry leads us to distinguish 15 possible Choristoneura 'biotypes'. Population trend has been associated with recruitment to the feeding stage, and two indicators of recruitment, egg weights and phenological development, are both 'biotype' and climate dependent. Among Abietoid feeding 'biotypes' and among spruce budworm populations, those from locations with extreme winters tend to have heavier eggs than those from the more benign environments. In spruce budworm, this genetically based adaptation allows populations to increase their potential recruitment substantially where winters are mild. All biotypes feed on the newly developed shoots of their host trees in spring, and are thus vulnerable to the uncertain timing of budbreak. Genetic control of spring emergence is weak so larvae from a single family typically exit from hibernacula over a prolonged period. This guarantees some synchronization with budburst. However, hybrid populations have high heritabilities. This allows rapid adaptation to new conditions (e.g. mixed host-species stands). Geographic variation in phenological development after establishing feeding sites is largely genetically controlled. The importance of variation in these traits is examined with respect to competing population dynamics theories to evaluate their utility in forecasting future trends in defoliation. We finish with a plea for jointly using alternative approaches in forecasting spatiotemporal patterns of defoliation. © 2007 Blackwell Publishing Ltd.","author":[{"dropping-particle":"","family":"Volney","given":"W. Jan A.","non-dropping-particle":"","parse-names":false,"suffix":""},{"dropping-particle":"","family":"Fleming","given":"Richard A.","non-dropping-particle":"","parse-names":false,"suffix":""}],"container-title":"Global Change Biology","id":"ITEM-1","issue":"8","issued":{"date-parts":[["2007","8","1"]]},"page":"1630-1643","publisher":"John Wiley &amp; Sons, Ltd","title":"Spruce budworm (Choristoneura spp.) biotype reactions to forest and climate characteristics","type":"article-journal","volume":"13"},"uris":["http://www.mendeley.com/documents/?uuid=3a0162e5-a397-32a3-849e-c6207ab6a77c"]}],"mendeley":{"formattedCitation":"(Volney &amp; Fleming, 2007)","plainTextFormattedCitation":"(Volney &amp; Fleming, 2007)","previouslyFormattedCitation":"(Volney &amp; Fleming, 2007)"},"properties":{"noteIndex":0},"schema":"https://github.com/citation-style-language/schema/raw/master/csl-citation.json"}</w:instrText>
      </w:r>
      <w:r>
        <w:rPr>
          <w:color w:val="000000"/>
        </w:rPr>
        <w:fldChar w:fldCharType="separate"/>
      </w:r>
      <w:r w:rsidRPr="00074B3F">
        <w:rPr>
          <w:noProof/>
          <w:color w:val="000000"/>
        </w:rPr>
        <w:t>(Volney &amp; Fleming, 2007)</w:t>
      </w:r>
      <w:r>
        <w:rPr>
          <w:color w:val="000000"/>
        </w:rPr>
        <w:fldChar w:fldCharType="end"/>
      </w:r>
      <w:r>
        <w:rPr>
          <w:color w:val="000000"/>
        </w:rPr>
        <w:t xml:space="preserve">. Indeed, the population consequences for late-emerging SBW are severe: larval survival is depressed (from about 60% normal survival down to 10%); development is delayed, and average pupal mass decreases by about 50% for both sexes </w:t>
      </w:r>
      <w:r>
        <w:rPr>
          <w:color w:val="000000"/>
        </w:rPr>
        <w:fldChar w:fldCharType="begin" w:fldLock="1"/>
      </w:r>
      <w:r>
        <w:rPr>
          <w:color w:val="000000"/>
        </w:rPr>
        <w:instrText>ADDIN CSL_CITATION {"citationItems":[{"id":"ITEM-1","itemData":{"DOI":"10.4039/Ent129291-2","ISSN":"19183240","abstract":"Synchrony of insect and host tree phenologies has often been suggested as an important factor influencing the susceptibility of white spruce, Picea glauca (Moench) Voss, and other hosts to the spruce budworm, Choristoneura fumiferana (Clemens) (Lepidoptera: Tortricidae). We evaluated this hypothesis by caging several cohorts of spruce budworm larvae on three white spruce populations at different phenological stages of the host trees, and then comparing budworm performance with host phenology and variation of 13 foliar traits. The beginning of the phenological window of susceptibility in white spruce occurs several weeks prior to budbreak, and the end of the window is sharply defined by the end of shoot growth. Performance was high for the earliest budworm cohorts that we tested. These larvae began feeding 3-4 weeks prior to budbreak and completed their larval development prior to the end of shoot elongation. Optimal synchrony occurred when emergence preceded budbreak by about 2 weeks. Larval survival was greater than 60% for individuals starting development 1-3 weeks prior to budbreak, but decreased to less than 10% for those starting development 2 or more weeks after budbreak and thus completing development after shoot elongation ceased. High performance by the budworm was most strongly correlated with high levels of foliar nitrogen, phosphorous, potassium, copper, sugars, and water and low levels of foliar calcium, phenolics, and toughness. These results suggest that advancing the usual phenological window of white spruce (i.e. advancing budbreak prior to larval emergence) or retarding budworm phenology can have a large negative effect on the spruce budworm's population dynamics.","author":[{"dropping-particle":"","family":"Lawrence","given":"Robert K.","non-dropping-particle":"","parse-names":false,"suffix":""},{"dropping-particle":"","family":"Mattson","given":"William J.","non-dropping-particle":"","parse-names":false,"suffix":""},{"dropping-particle":"","family":"Haack","given":"Robert A.","non-dropping-particle":"","parse-names":false,"suffix":""}],"container-title":"Canadian Entomologist","id":"ITEM-1","issue":"2","issued":{"date-parts":[["1997"]]},"page":"291-318","publisher":"Cambridge University Press","title":"White spruce and the spruce budworm: Defining the phenological window of susceptibility","type":"article-journal","volume":"129"},"uris":["http://www.mendeley.com/documents/?uuid=adf66d73-d63e-394b-af9d-39aa2ab65ff0"]}],"mendeley":{"formattedCitation":"(Lawrence, Mattson, &amp; Haack, 1997)","plainTextFormattedCitation":"(Lawrence, Mattson, &amp; Haack, 1997)","previouslyFormattedCitation":"(Lawrence, Mattson, &amp; Haack, 1997)"},"properties":{"noteIndex":0},"schema":"https://github.com/citation-style-language/schema/raw/master/csl-citation.json"}</w:instrText>
      </w:r>
      <w:r>
        <w:rPr>
          <w:color w:val="000000"/>
        </w:rPr>
        <w:fldChar w:fldCharType="separate"/>
      </w:r>
      <w:r w:rsidRPr="00074B3F">
        <w:rPr>
          <w:noProof/>
          <w:color w:val="000000"/>
        </w:rPr>
        <w:t>(Lawrence, Mattson, &amp; Haack, 1997)</w:t>
      </w:r>
      <w:r>
        <w:rPr>
          <w:color w:val="000000"/>
        </w:rPr>
        <w:fldChar w:fldCharType="end"/>
      </w:r>
      <w:r>
        <w:rPr>
          <w:color w:val="000000"/>
        </w:rPr>
        <w:t xml:space="preserve">. In the boreal forests of Eastern Canada, the higher vulnerability of balsam fir to spruce budworm defoliation compared to other host species has been attributed to its early budburst phenology </w:t>
      </w:r>
      <w:r>
        <w:rPr>
          <w:color w:val="000000"/>
        </w:rPr>
        <w:fldChar w:fldCharType="begin" w:fldLock="1"/>
      </w:r>
      <w:r>
        <w:rPr>
          <w:color w:val="000000"/>
        </w:rPr>
        <w:instrText>ADDIN CSL_CITATION {"citationItems":[{"id":"ITEM-1","itemData":{"DOI":"10.5558/tfc33364-4","ISSN":"0015-7546","abstract":"Spruce budworm larvae feeding on black spruce had a lower rate of development and a higher rate of mortality than those feeding on white spruce or balsam fir. This was attributable to the lateness in opening of the black spruce buds rather than to the inferior nutritional quality of the foliage. When staminate flowers were present in abundance on black spruce trees, development and survival of the insect was fairly similar to that on the other two species of trees; the flowers provided adequate food at the time of the third and fourth instars thus permitting the larvae to survive until the opening of the shoot buds. The late opening of the black spruce buds explains the relative immunity of this species to severe spruce budworm damage.","author":[{"dropping-particle":"","family":"Blais","given":"J. R.","non-dropping-particle":"","parse-names":false,"suffix":""}],"container-title":"The Forestry Chronicle","id":"ITEM-1","issue":"4","issued":{"date-parts":[["1957","12","1"]]},"page":"364-372","publisher":"Canadian Institute of Forestry","title":"Some Relationships Of The Spruce Budworm, Choristoneura fumiferana (Clem.) To Black Spruce, Picea mariana (Moench) Voss","type":"article-journal","volume":"33"},"uris":["http://www.mendeley.com/documents/?uuid=a1f4e905-f894-3131-8cb5-7857c6a1ea2a"]}],"mendeley":{"formattedCitation":"(Blais, 1957)","plainTextFormattedCitation":"(Blais, 1957)","previouslyFormattedCitation":"(Blais, 1957)"},"properties":{"noteIndex":0},"schema":"https://github.com/citation-style-language/schema/raw/master/csl-citation.json"}</w:instrText>
      </w:r>
      <w:r>
        <w:rPr>
          <w:color w:val="000000"/>
        </w:rPr>
        <w:fldChar w:fldCharType="separate"/>
      </w:r>
      <w:r w:rsidRPr="00074B3F">
        <w:rPr>
          <w:noProof/>
          <w:color w:val="000000"/>
        </w:rPr>
        <w:t>(Blais, 1957)</w:t>
      </w:r>
      <w:r>
        <w:rPr>
          <w:color w:val="000000"/>
        </w:rPr>
        <w:fldChar w:fldCharType="end"/>
      </w:r>
      <w:r>
        <w:rPr>
          <w:color w:val="000000"/>
        </w:rPr>
        <w:t xml:space="preserve">. Indeed, under similar environmental conditions, balsam fir’s budburst occurs two weeks prior to black spruce, closer to spruce budworm emergence. Many environmental factors may affect budburst phenology including the accumulation of cold temperature during the dormancy (i.e., chilling temperatures), warm temperatures during the quiescent phase (i.e., forcing temperatures), photoperiod, or snowmelt. Balsam fir budburst phenology appears to be related to forcing temperatures but not photoperiod </w:t>
      </w:r>
      <w:r>
        <w:rPr>
          <w:color w:val="000000"/>
        </w:rPr>
        <w:fldChar w:fldCharType="begin" w:fldLock="1"/>
      </w:r>
      <w:r>
        <w:rPr>
          <w:color w:val="000000"/>
        </w:rPr>
        <w:instrText>ADDIN CSL_CITATION {"citationItems":[{"id":"ITEM-1","itemData":{"DOI":"10.1093/forestscience/29.3.478","ISSN":"0015749X","abstract":"Develops a stochastic model of bud phenology and utilizes a maximum likelihood technique for parameter estimation. The model was fit to Abies balsamea data collected in Quebec. Degree-days provide a better predictor of balsam fir bud phenology than does Julian date.-from Authors","author":[{"dropping-particle":"","family":"Osawa","given":"A.","non-dropping-particle":"","parse-names":false,"suffix":""},{"dropping-particle":"","family":"Shoemaker","given":"C. A.","non-dropping-particle":"","parse-names":false,"suffix":""},{"dropping-particle":"","family":"Stedinger","given":"J. R.","non-dropping-particle":"","parse-names":false,"suffix":""}],"container-title":"Forest Science","id":"ITEM-1","issue":"3","issued":{"date-parts":[["1983","9","1"]]},"page":"478-490","publisher":"Oxford Academic","title":"A stochastic model of balsam fir bud phenology utilizing maximum likelihood parameter estimation (Abies balsamea, Quebec).","type":"article-journal","volume":"29"},"uris":["http://www.mendeley.com/documents/?uuid=5e8e62a8-b951-3f1c-827f-829f5e4edbf8"]}],"mendeley":{"formattedCitation":"(Osawa, Shoemaker, &amp; Stedinger, 1983)","plainTextFormattedCitation":"(Osawa, Shoemaker, &amp; Stedinger, 1983)","previouslyFormattedCitation":"(Osawa, Shoemaker, &amp; Stedinger, 1983)"},"properties":{"noteIndex":0},"schema":"https://github.com/citation-style-language/schema/raw/master/csl-citation.json"}</w:instrText>
      </w:r>
      <w:r>
        <w:rPr>
          <w:color w:val="000000"/>
        </w:rPr>
        <w:fldChar w:fldCharType="separate"/>
      </w:r>
      <w:r w:rsidRPr="00074B3F">
        <w:rPr>
          <w:noProof/>
          <w:color w:val="000000"/>
        </w:rPr>
        <w:t>(Osawa, Shoemaker, &amp; Stedinger, 1983)</w:t>
      </w:r>
      <w:r>
        <w:rPr>
          <w:color w:val="000000"/>
        </w:rPr>
        <w:fldChar w:fldCharType="end"/>
      </w:r>
      <w:r>
        <w:rPr>
          <w:color w:val="000000"/>
        </w:rPr>
        <w:t>. In Eastern Canada and Northeastern USA, emergence of SBW second instar larvae from their hibernacula generally precedes balsam fir budburst by several days. </w:t>
      </w:r>
    </w:p>
    <w:p w14:paraId="0A87BA78" w14:textId="77777777" w:rsidR="00074B3F" w:rsidRDefault="00074B3F" w:rsidP="00074B3F">
      <w:pPr>
        <w:pStyle w:val="NormalWeb"/>
        <w:spacing w:before="0" w:beforeAutospacing="0" w:after="0" w:afterAutospacing="0" w:line="480" w:lineRule="auto"/>
      </w:pPr>
      <w:r>
        <w:rPr>
          <w:color w:val="000000"/>
        </w:rPr>
        <w:t>We present accumulation rate functions for spruce budworm and balsam fir separately. </w:t>
      </w:r>
    </w:p>
    <w:p w14:paraId="14094292" w14:textId="77777777" w:rsidR="00074B3F" w:rsidRPr="00074B3F" w:rsidRDefault="00074B3F" w:rsidP="00074B3F">
      <w:pPr>
        <w:pStyle w:val="Titre3"/>
        <w:rPr>
          <w:rFonts w:ascii="Times New Roman" w:hAnsi="Times New Roman" w:cs="Times New Roman"/>
          <w:b/>
          <w:bCs/>
        </w:rPr>
      </w:pPr>
      <w:r w:rsidRPr="00074B3F">
        <w:rPr>
          <w:rFonts w:ascii="Times New Roman" w:hAnsi="Times New Roman" w:cs="Times New Roman"/>
          <w:b/>
          <w:bCs/>
          <w:color w:val="000000"/>
        </w:rPr>
        <w:t>2.2.2 Phenological model of spruce budworm’s spring emergence</w:t>
      </w:r>
    </w:p>
    <w:p w14:paraId="424B9EA0" w14:textId="77777777" w:rsidR="00074B3F" w:rsidRDefault="00074B3F" w:rsidP="00074B3F"/>
    <w:p w14:paraId="6A1133D1" w14:textId="564709E4" w:rsidR="00074B3F" w:rsidRDefault="00074B3F" w:rsidP="00074B3F">
      <w:pPr>
        <w:pStyle w:val="NormalWeb"/>
        <w:spacing w:before="0" w:beforeAutospacing="0" w:after="160" w:afterAutospacing="0" w:line="480" w:lineRule="auto"/>
        <w:rPr>
          <w:color w:val="000000"/>
        </w:rPr>
      </w:pPr>
      <w:r>
        <w:rPr>
          <w:color w:val="000000"/>
        </w:rPr>
        <w:lastRenderedPageBreak/>
        <w:t xml:space="preserve">Spruce budworms spend 8-9 months in a seasonal resting period. The factors involved in the termination of the first phase are unknown. For modelling purposes, the second stage of the seasonal resting period is often assumed to start on March 1st. The heat accumulation rate in this stage is defined as follows </w:t>
      </w:r>
      <w:r>
        <w:rPr>
          <w:color w:val="000000"/>
        </w:rPr>
        <w:fldChar w:fldCharType="begin" w:fldLock="1"/>
      </w:r>
      <w:r>
        <w:rPr>
          <w:color w:val="000000"/>
        </w:rPr>
        <w:instrText>ADDIN CSL_CITATION {"citationItems":[{"id":"ITEM-1","itemData":{"DOI":"10.1007/s10530-010-9918-1","ISSN":"1387-3547","abstract":"Much evidence is accumulating that insect distributions are changing. The changing earth’s climate is providing mobile species with an evolving “hospitability” template, and increasing global commerce expands opportunities for mobile species to colonize new habitats. Predicting the distribution of insects in the face of accelerating global commerce and climate change is quite a challenge. Many fruitful approaches are available and are being improved. Some are correlative; some are based on process-level knowledge. We have focused on an eco-physiological approach based on the known responses of species to specific weather factors at the physiological level. Of particular importance are developmental responses, of course, as they determine climates under which an insect can achieve a stable, adaptive seasonality. With this underlying minimal requirement, models can also take into account other weather influences such as cold tolerance and the deleterious effects of too much heat. In this paper, we illustrated the use of this approach to predict the change of distribution and potential impacts of the spruce budworm Choristoneura fumiferana (Clem.), a major native insect pest of conifer forests in North America. Like previous work on the invasive gypsy moth (Lymantria dispar L.) and the native mountain pine beetle (Dendroctonus ponderosae Hopkins), the present work points to the following conclusions concerning the effects of global warming on species distributions: (1) they will shift towards the poles (and to higher elevations); (2) temperate regions will bear the brunt of these shifts; and (3) distribution shifts may be good or bad, depending on the species and the regions concerned.","author":[{"dropping-particle":"","family":"Régnière","given":"Jacques","non-dropping-particle":"","parse-names":false,"suffix":""},{"dropping-particle":"","family":"St-Amant","given":"Rémi","non-dropping-particle":"","parse-names":false,"suffix":""},{"dropping-particle":"","family":"Duval","given":"Pierre","non-dropping-particle":"","parse-names":false,"suffix":""}],"container-title":"Biological Invasions","id":"ITEM-1","issue":"8","issued":{"date-parts":[["2012","8","11"]]},"page":"1571-1586","publisher":"Springer Netherlands","title":"Predicting insect distributions under climate change from physiological responses: spruce budworm as an example","type":"article-journal","volume":"14"},"uris":["http://www.mendeley.com/documents/?uuid=82a24363-fd2a-4529-990e-53a8a35dacff"]}],"mendeley":{"formattedCitation":"(Régnière et al., 2012)","plainTextFormattedCitation":"(Régnière et al., 2012)","previouslyFormattedCitation":"(Régnière et al., 2012)"},"properties":{"noteIndex":0},"schema":"https://github.com/citation-style-language/schema/raw/master/csl-citation.json"}</w:instrText>
      </w:r>
      <w:r>
        <w:rPr>
          <w:color w:val="000000"/>
        </w:rPr>
        <w:fldChar w:fldCharType="separate"/>
      </w:r>
      <w:r w:rsidRPr="00074B3F">
        <w:rPr>
          <w:noProof/>
          <w:color w:val="000000"/>
        </w:rPr>
        <w:t>(Régnière et al., 2012)</w:t>
      </w:r>
      <w:r>
        <w:rPr>
          <w:color w:val="000000"/>
        </w:rPr>
        <w:fldChar w:fldCharType="end"/>
      </w:r>
      <w:r>
        <w:rPr>
          <w:color w:val="000000"/>
        </w:rPr>
        <w:t>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796"/>
        <w:gridCol w:w="987"/>
      </w:tblGrid>
      <w:tr w:rsidR="00A62544" w14:paraId="5F717715" w14:textId="77777777" w:rsidTr="00A62544">
        <w:tc>
          <w:tcPr>
            <w:tcW w:w="279" w:type="dxa"/>
            <w:vAlign w:val="center"/>
          </w:tcPr>
          <w:p w14:paraId="65DDB910" w14:textId="77777777" w:rsidR="00A62544" w:rsidRDefault="00A62544" w:rsidP="00D70F3A">
            <w:pPr>
              <w:pStyle w:val="NormalWeb"/>
              <w:spacing w:after="0" w:line="480" w:lineRule="auto"/>
              <w:jc w:val="center"/>
            </w:pPr>
          </w:p>
        </w:tc>
        <w:tc>
          <w:tcPr>
            <w:tcW w:w="7796" w:type="dxa"/>
            <w:vAlign w:val="center"/>
          </w:tcPr>
          <w:p w14:paraId="0611866A" w14:textId="4C7D93B2" w:rsidR="00A62544" w:rsidRDefault="00A62544" w:rsidP="00D70F3A">
            <w:pPr>
              <w:pStyle w:val="NormalWeb"/>
              <w:spacing w:after="0" w:line="480" w:lineRule="auto"/>
              <w:jc w:val="center"/>
            </w:pPr>
            <m:oMathPara>
              <m:oMath>
                <m:r>
                  <w:rPr>
                    <w:rFonts w:ascii="Cambria Math" w:hAnsi="Cambria Math"/>
                  </w:rPr>
                  <m:t>R</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1</m:t>
                              </m:r>
                            </m:sub>
                          </m:sSub>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β</m:t>
                                      </m:r>
                                    </m:e>
                                    <m:sub>
                                      <m:r>
                                        <w:rPr>
                                          <w:rFonts w:ascii="Cambria Math" w:hAnsi="Cambria Math"/>
                                        </w:rPr>
                                        <m:t>3</m:t>
                                      </m:r>
                                    </m:sub>
                                    <m:sup>
                                      <m:r>
                                        <w:rPr>
                                          <w:rFonts w:ascii="Cambria Math" w:hAnsi="Cambria Math"/>
                                        </w:rPr>
                                        <m:t>τ</m:t>
                                      </m:r>
                                    </m:sup>
                                  </m:sSubSup>
                                  <m:r>
                                    <w:rPr>
                                      <w:rFonts w:ascii="Cambria Math" w:hAnsi="Cambria Math"/>
                                    </w:rPr>
                                    <m:t>)</m:t>
                                  </m:r>
                                </m:den>
                              </m:f>
                              <m:r>
                                <w:rPr>
                                  <w:rFonts w:ascii="Cambria Math" w:hAnsi="Cambria Math"/>
                                </w:rPr>
                                <m:t>-</m:t>
                              </m:r>
                              <m:r>
                                <m:rPr>
                                  <m:sty m:val="p"/>
                                </m:rPr>
                                <w:rPr>
                                  <w:rFonts w:ascii="Cambria Math" w:hAnsi="Cambria Math"/>
                                </w:rPr>
                                <m:t>exp⁡</m:t>
                              </m:r>
                              <m:r>
                                <w:rPr>
                                  <w:rFonts w:ascii="Cambria Math" w:hAnsi="Cambria Math"/>
                                </w:rPr>
                                <m:t>(τ-1)/</m:t>
                              </m:r>
                              <m:sSub>
                                <m:sSubPr>
                                  <m:ctrlPr>
                                    <w:rPr>
                                      <w:rFonts w:ascii="Cambria Math" w:hAnsi="Cambria Math"/>
                                      <w:i/>
                                    </w:rPr>
                                  </m:ctrlPr>
                                </m:sSubPr>
                                <m:e>
                                  <m:r>
                                    <w:rPr>
                                      <w:rFonts w:ascii="Cambria Math" w:hAnsi="Cambria Math"/>
                                    </w:rPr>
                                    <m:t>β</m:t>
                                  </m:r>
                                </m:e>
                                <m:sub>
                                  <m:r>
                                    <w:rPr>
                                      <w:rFonts w:ascii="Cambria Math" w:hAnsi="Cambria Math"/>
                                    </w:rPr>
                                    <m:t>4</m:t>
                                  </m:r>
                                </m:sub>
                              </m:sSub>
                            </m:e>
                          </m:d>
                          <m:r>
                            <w:rPr>
                              <w:rFonts w:ascii="Cambria Math" w:hAnsi="Cambria Math"/>
                            </w:rPr>
                            <m:t xml:space="preserve">, if </m:t>
                          </m:r>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x(t)≤</m:t>
                          </m:r>
                          <m:sSub>
                            <m:sSubPr>
                              <m:ctrlPr>
                                <w:rPr>
                                  <w:rFonts w:ascii="Cambria Math" w:hAnsi="Cambria Math"/>
                                  <w:i/>
                                </w:rPr>
                              </m:ctrlPr>
                            </m:sSubPr>
                            <m:e>
                              <m:r>
                                <w:rPr>
                                  <w:rFonts w:ascii="Cambria Math" w:hAnsi="Cambria Math"/>
                                </w:rPr>
                                <m:t>x</m:t>
                              </m:r>
                            </m:e>
                            <m:sub>
                              <m:r>
                                <w:rPr>
                                  <w:rFonts w:ascii="Cambria Math" w:hAnsi="Cambria Math"/>
                                </w:rPr>
                                <m:t>m</m:t>
                              </m:r>
                            </m:sub>
                          </m:sSub>
                        </m:e>
                      </m:mr>
                      <m:mr>
                        <m:e>
                          <m:r>
                            <w:rPr>
                              <w:rFonts w:ascii="Cambria Math" w:hAnsi="Cambria Math"/>
                            </w:rPr>
                            <m:t>0, otherwise</m:t>
                          </m:r>
                        </m:e>
                      </m:mr>
                    </m:m>
                  </m:e>
                </m:d>
              </m:oMath>
            </m:oMathPara>
          </w:p>
        </w:tc>
        <w:tc>
          <w:tcPr>
            <w:tcW w:w="987" w:type="dxa"/>
            <w:vAlign w:val="center"/>
          </w:tcPr>
          <w:p w14:paraId="695E3DB0" w14:textId="63D0BEE4" w:rsidR="00A62544" w:rsidRDefault="00A62544" w:rsidP="00D70F3A">
            <w:pPr>
              <w:pStyle w:val="NormalWeb"/>
              <w:spacing w:after="0" w:line="480" w:lineRule="auto"/>
              <w:jc w:val="center"/>
            </w:pPr>
            <w:r>
              <w:t xml:space="preserve">Eq. </w:t>
            </w:r>
            <w:r w:rsidR="00C85327">
              <w:fldChar w:fldCharType="begin"/>
            </w:r>
            <w:r w:rsidR="00C85327">
              <w:instrText xml:space="preserve"> SEQ Eq \* MERGEFORMAT </w:instrText>
            </w:r>
            <w:r w:rsidR="00C85327">
              <w:fldChar w:fldCharType="separate"/>
            </w:r>
            <w:r>
              <w:rPr>
                <w:noProof/>
              </w:rPr>
              <w:t>3</w:t>
            </w:r>
            <w:r w:rsidR="00C85327">
              <w:rPr>
                <w:noProof/>
              </w:rPr>
              <w:fldChar w:fldCharType="end"/>
            </w:r>
          </w:p>
        </w:tc>
      </w:tr>
    </w:tbl>
    <w:p w14:paraId="7E536490" w14:textId="2BD6FFB2" w:rsidR="00A62544" w:rsidRDefault="00A62544" w:rsidP="00074B3F">
      <w:pPr>
        <w:pStyle w:val="NormalWeb"/>
        <w:spacing w:before="0" w:beforeAutospacing="0" w:after="160" w:afterAutospacing="0" w:line="480" w:lineRule="auto"/>
      </w:pPr>
      <w:proofErr w:type="gramStart"/>
      <w:r>
        <w:t>where</w:t>
      </w:r>
      <w:proofErr w:type="gramEnd"/>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A62544" w14:paraId="3910DA9A" w14:textId="77777777" w:rsidTr="00A62544">
        <w:tc>
          <w:tcPr>
            <w:tcW w:w="988" w:type="dxa"/>
            <w:vAlign w:val="center"/>
          </w:tcPr>
          <w:p w14:paraId="721C0EC0" w14:textId="77777777" w:rsidR="00A62544" w:rsidRDefault="00A62544" w:rsidP="00D70F3A">
            <w:pPr>
              <w:pStyle w:val="NormalWeb"/>
              <w:spacing w:after="0" w:line="480" w:lineRule="auto"/>
              <w:jc w:val="center"/>
            </w:pPr>
          </w:p>
        </w:tc>
        <w:tc>
          <w:tcPr>
            <w:tcW w:w="7087" w:type="dxa"/>
            <w:vAlign w:val="center"/>
          </w:tcPr>
          <w:p w14:paraId="396ED9B5" w14:textId="523A048B" w:rsidR="00A62544" w:rsidRDefault="00A62544" w:rsidP="00D70F3A">
            <w:pPr>
              <w:pStyle w:val="NormalWeb"/>
              <w:spacing w:after="0" w:line="480" w:lineRule="auto"/>
              <w:jc w:val="center"/>
            </w:pPr>
            <m:oMathPara>
              <m:oMath>
                <m:r>
                  <w:rPr>
                    <w:rFonts w:ascii="Cambria Math" w:hAnsi="Cambria Math"/>
                  </w:rPr>
                  <m:t>τ=</m:t>
                </m:r>
                <m:f>
                  <m:fPr>
                    <m:ctrlPr>
                      <w:rPr>
                        <w:rFonts w:ascii="Cambria Math" w:hAnsi="Cambria Math"/>
                        <w:i/>
                      </w:rPr>
                    </m:ctrlPr>
                  </m:fPr>
                  <m:num>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num>
                  <m:den>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987" w:type="dxa"/>
            <w:vAlign w:val="center"/>
          </w:tcPr>
          <w:p w14:paraId="6CA2B544" w14:textId="2EF26A3A" w:rsidR="00A62544" w:rsidRDefault="00A62544" w:rsidP="00D70F3A">
            <w:pPr>
              <w:pStyle w:val="NormalWeb"/>
              <w:spacing w:after="0" w:line="480" w:lineRule="auto"/>
              <w:jc w:val="center"/>
            </w:pPr>
            <w:r>
              <w:t xml:space="preserve">Eq. </w:t>
            </w:r>
            <w:r w:rsidR="00C85327">
              <w:fldChar w:fldCharType="begin"/>
            </w:r>
            <w:r w:rsidR="00C85327">
              <w:instrText xml:space="preserve"> SEQ Eq \* MERGEFORMAT </w:instrText>
            </w:r>
            <w:r w:rsidR="00C85327">
              <w:fldChar w:fldCharType="separate"/>
            </w:r>
            <w:r>
              <w:rPr>
                <w:noProof/>
              </w:rPr>
              <w:t>4</w:t>
            </w:r>
            <w:r w:rsidR="00C85327">
              <w:rPr>
                <w:noProof/>
              </w:rPr>
              <w:fldChar w:fldCharType="end"/>
            </w:r>
          </w:p>
        </w:tc>
      </w:tr>
    </w:tbl>
    <w:p w14:paraId="24EF03A5" w14:textId="53D9CF8E" w:rsidR="00074B3F" w:rsidRDefault="00074B3F" w:rsidP="00074B3F">
      <w:pPr>
        <w:pStyle w:val="NormalWeb"/>
        <w:spacing w:before="0" w:beforeAutospacing="0" w:after="160" w:afterAutospacing="0" w:line="480" w:lineRule="auto"/>
      </w:pPr>
      <w:r>
        <w:rPr>
          <w:color w:val="000000"/>
        </w:rPr>
        <w:t>Accumulation happens only when the temperature lies between a minimal value (</w:t>
      </w:r>
      <w:proofErr w:type="spellStart"/>
      <w:r>
        <w:rPr>
          <w:i/>
          <w:iCs/>
          <w:color w:val="000000"/>
        </w:rPr>
        <w:t>x</w:t>
      </w:r>
      <w:r>
        <w:rPr>
          <w:i/>
          <w:iCs/>
          <w:color w:val="000000"/>
          <w:vertAlign w:val="subscript"/>
        </w:rPr>
        <w:t>b</w:t>
      </w:r>
      <w:proofErr w:type="spellEnd"/>
      <w:r>
        <w:rPr>
          <w:color w:val="000000"/>
        </w:rPr>
        <w:t>) and a maximal value (</w:t>
      </w:r>
      <w:proofErr w:type="spellStart"/>
      <w:r w:rsidRPr="00074B3F">
        <w:rPr>
          <w:i/>
          <w:iCs/>
          <w:color w:val="000000"/>
        </w:rPr>
        <w:t>x</w:t>
      </w:r>
      <w:r w:rsidRPr="00074B3F">
        <w:rPr>
          <w:i/>
          <w:iCs/>
          <w:color w:val="000000"/>
          <w:vertAlign w:val="subscript"/>
        </w:rPr>
        <w:t>m</w:t>
      </w:r>
      <w:proofErr w:type="spellEnd"/>
      <w:r>
        <w:rPr>
          <w:color w:val="000000"/>
        </w:rPr>
        <w:t xml:space="preserve">). The resulting instantaneous rate of accumulation according to temperature shows a humped-shape profile. Accumulation is integrated through time (see Eq. 1), until </w:t>
      </w:r>
      <w:r>
        <w:rPr>
          <w:i/>
          <w:iCs/>
          <w:color w:val="000000"/>
        </w:rPr>
        <w:t>F = 1</w:t>
      </w:r>
      <w:r>
        <w:rPr>
          <w:color w:val="000000"/>
        </w:rPr>
        <w:t xml:space="preserve">. Parameter values for spruce budworm have been estimated from laboratory experiments as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r>
          <w:rPr>
            <w:rFonts w:ascii="Cambria Math" w:hAnsi="Cambria Math"/>
            <w:color w:val="000000"/>
          </w:rPr>
          <m:t>=0.194</m:t>
        </m:r>
      </m:oMath>
      <w:r>
        <w:rPr>
          <w:color w:val="000000"/>
        </w:rPr>
        <w:t>,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2</m:t>
            </m:r>
          </m:sub>
        </m:sSub>
        <m:r>
          <w:rPr>
            <w:rFonts w:ascii="Cambria Math" w:hAnsi="Cambria Math"/>
            <w:color w:val="000000"/>
          </w:rPr>
          <m:t>=3.0</m:t>
        </m:r>
      </m:oMath>
      <w:r>
        <w:rPr>
          <w:color w:val="000000"/>
        </w:rPr>
        <w:t xml:space="preserve">,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3</m:t>
            </m:r>
          </m:sub>
        </m:sSub>
        <m:r>
          <w:rPr>
            <w:rFonts w:ascii="Cambria Math" w:hAnsi="Cambria Math"/>
            <w:color w:val="000000"/>
          </w:rPr>
          <m:t>=5.94</m:t>
        </m:r>
      </m:oMath>
      <w:r>
        <w:rPr>
          <w:color w:val="000000"/>
        </w:rPr>
        <w:t xml:space="preserve">,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4</m:t>
            </m:r>
          </m:sub>
        </m:sSub>
        <m:r>
          <w:rPr>
            <w:rFonts w:ascii="Cambria Math" w:hAnsi="Cambria Math"/>
            <w:color w:val="000000"/>
          </w:rPr>
          <m:t>=0.034</m:t>
        </m:r>
      </m:oMath>
      <w:r>
        <w:rPr>
          <w:color w:val="000000"/>
        </w:rPr>
        <w:t xml:space="preserve">, </w:t>
      </w:r>
      <w:proofErr w:type="spellStart"/>
      <w:r w:rsidR="001D6860" w:rsidRPr="001D6860">
        <w:rPr>
          <w:i/>
          <w:iCs/>
          <w:color w:val="000000"/>
        </w:rPr>
        <w:t>x</w:t>
      </w:r>
      <w:r w:rsidR="001D6860" w:rsidRPr="001D6860">
        <w:rPr>
          <w:i/>
          <w:iCs/>
          <w:color w:val="000000"/>
          <w:vertAlign w:val="subscript"/>
        </w:rPr>
        <w:t>b</w:t>
      </w:r>
      <w:proofErr w:type="spellEnd"/>
      <w:r w:rsidR="001D6860">
        <w:rPr>
          <w:color w:val="000000"/>
        </w:rPr>
        <w:t xml:space="preserve"> </w:t>
      </w:r>
      <w:r>
        <w:rPr>
          <w:color w:val="000000"/>
        </w:rPr>
        <w:t xml:space="preserve">= 2.5 °C, and </w:t>
      </w:r>
      <w:proofErr w:type="spellStart"/>
      <w:r w:rsidR="001D6860">
        <w:rPr>
          <w:i/>
          <w:iCs/>
          <w:color w:val="000000"/>
        </w:rPr>
        <w:t>x</w:t>
      </w:r>
      <w:r w:rsidR="001D6860">
        <w:rPr>
          <w:i/>
          <w:iCs/>
          <w:color w:val="000000"/>
          <w:vertAlign w:val="subscript"/>
        </w:rPr>
        <w:t>m</w:t>
      </w:r>
      <w:proofErr w:type="spellEnd"/>
      <w:r>
        <w:rPr>
          <w:color w:val="000000"/>
        </w:rPr>
        <w:t xml:space="preserve"> = 35 °C </w:t>
      </w:r>
      <w:r>
        <w:rPr>
          <w:color w:val="000000"/>
        </w:rPr>
        <w:fldChar w:fldCharType="begin" w:fldLock="1"/>
      </w:r>
      <w:r>
        <w:rPr>
          <w:color w:val="000000"/>
        </w:rPr>
        <w:instrText>ADDIN CSL_CITATION {"citationItems":[{"id":"ITEM-1","itemData":{"DOI":"10.1007/s10530-010-9918-1","ISSN":"1387-3547","abstract":"Much evidence is accumulating that insect distributions are changing. The changing earth’s climate is providing mobile species with an evolving “hospitability” template, and increasing global commerce expands opportunities for mobile species to colonize new habitats. Predicting the distribution of insects in the face of accelerating global commerce and climate change is quite a challenge. Many fruitful approaches are available and are being improved. Some are correlative; some are based on process-level knowledge. We have focused on an eco-physiological approach based on the known responses of species to specific weather factors at the physiological level. Of particular importance are developmental responses, of course, as they determine climates under which an insect can achieve a stable, adaptive seasonality. With this underlying minimal requirement, models can also take into account other weather influences such as cold tolerance and the deleterious effects of too much heat. In this paper, we illustrated the use of this approach to predict the change of distribution and potential impacts of the spruce budworm Choristoneura fumiferana (Clem.), a major native insect pest of conifer forests in North America. Like previous work on the invasive gypsy moth (Lymantria dispar L.) and the native mountain pine beetle (Dendroctonus ponderosae Hopkins), the present work points to the following conclusions concerning the effects of global warming on species distributions: (1) they will shift towards the poles (and to higher elevations); (2) temperate regions will bear the brunt of these shifts; and (3) distribution shifts may be good or bad, depending on the species and the regions concerned.","author":[{"dropping-particle":"","family":"Régnière","given":"Jacques","non-dropping-particle":"","parse-names":false,"suffix":""},{"dropping-particle":"","family":"St-Amant","given":"Rémi","non-dropping-particle":"","parse-names":false,"suffix":""},{"dropping-particle":"","family":"Duval","given":"Pierre","non-dropping-particle":"","parse-names":false,"suffix":""}],"container-title":"Biological Invasions","id":"ITEM-1","issue":"8","issued":{"date-parts":[["2012","8","11"]]},"page":"1571-1586","publisher":"Springer Netherlands","title":"Predicting insect distributions under climate change from physiological responses: spruce budworm as an example","type":"article-journal","volume":"14"},"uris":["http://www.mendeley.com/documents/?uuid=82a24363-fd2a-4529-990e-53a8a35dacff"]}],"mendeley":{"formattedCitation":"(Régnière et al., 2012)","plainTextFormattedCitation":"(Régnière et al., 2012)","previouslyFormattedCitation":"(Régnière et al., 2012)"},"properties":{"noteIndex":0},"schema":"https://github.com/citation-style-language/schema/raw/master/csl-citation.json"}</w:instrText>
      </w:r>
      <w:r>
        <w:rPr>
          <w:color w:val="000000"/>
        </w:rPr>
        <w:fldChar w:fldCharType="separate"/>
      </w:r>
      <w:r w:rsidRPr="00074B3F">
        <w:rPr>
          <w:noProof/>
          <w:color w:val="000000"/>
        </w:rPr>
        <w:t>(Régnière et al., 2012)</w:t>
      </w:r>
      <w:r>
        <w:rPr>
          <w:color w:val="000000"/>
        </w:rPr>
        <w:fldChar w:fldCharType="end"/>
      </w:r>
      <w:r>
        <w:rPr>
          <w:color w:val="000000"/>
        </w:rPr>
        <w:t>.</w:t>
      </w:r>
    </w:p>
    <w:p w14:paraId="006B8D0A" w14:textId="77777777" w:rsidR="00074B3F" w:rsidRPr="00074B3F" w:rsidRDefault="00074B3F" w:rsidP="00074B3F">
      <w:pPr>
        <w:pStyle w:val="Titre3"/>
        <w:rPr>
          <w:rFonts w:ascii="Times New Roman" w:hAnsi="Times New Roman" w:cs="Times New Roman"/>
          <w:b/>
          <w:bCs/>
        </w:rPr>
      </w:pPr>
      <w:r w:rsidRPr="00074B3F">
        <w:rPr>
          <w:rFonts w:ascii="Times New Roman" w:hAnsi="Times New Roman" w:cs="Times New Roman"/>
          <w:b/>
          <w:bCs/>
          <w:color w:val="000000"/>
        </w:rPr>
        <w:t>2.2.3 Phenological model of Balsam fir’s budburst</w:t>
      </w:r>
    </w:p>
    <w:p w14:paraId="390E5FAC" w14:textId="77777777" w:rsidR="00074B3F" w:rsidRDefault="00074B3F" w:rsidP="00074B3F"/>
    <w:p w14:paraId="7779154F" w14:textId="696E4403" w:rsidR="00074B3F" w:rsidRDefault="00074B3F" w:rsidP="00074B3F">
      <w:pPr>
        <w:pStyle w:val="NormalWeb"/>
        <w:spacing w:before="0" w:beforeAutospacing="0" w:after="160" w:afterAutospacing="0" w:line="480" w:lineRule="auto"/>
      </w:pPr>
      <w:r>
        <w:rPr>
          <w:color w:val="000000"/>
        </w:rPr>
        <w:t xml:space="preserve">We use the </w:t>
      </w:r>
      <w:proofErr w:type="spellStart"/>
      <w:r>
        <w:rPr>
          <w:color w:val="000000"/>
        </w:rPr>
        <w:t>Uniforc</w:t>
      </w:r>
      <w:proofErr w:type="spellEnd"/>
      <w:r>
        <w:rPr>
          <w:color w:val="000000"/>
        </w:rPr>
        <w:t xml:space="preserve"> model of </w:t>
      </w:r>
      <w:proofErr w:type="spellStart"/>
      <w:r>
        <w:rPr>
          <w:color w:val="000000"/>
        </w:rPr>
        <w:t>Chuine</w:t>
      </w:r>
      <w:proofErr w:type="spellEnd"/>
      <w:r>
        <w:rPr>
          <w:color w:val="000000"/>
        </w:rPr>
        <w:t xml:space="preserve"> (2000), to model balsam fir’s budburst phenology. Accordingly, the heat accumulation rate is the same as in the theoretical example (see Eq. 2). Accumulation starts at a given time </w:t>
      </w:r>
      <w:r>
        <w:rPr>
          <w:i/>
          <w:iCs/>
          <w:color w:val="000000"/>
        </w:rPr>
        <w:t>t</w:t>
      </w:r>
      <w:r>
        <w:rPr>
          <w:i/>
          <w:iCs/>
          <w:color w:val="000000"/>
          <w:sz w:val="14"/>
          <w:szCs w:val="14"/>
          <w:vertAlign w:val="subscript"/>
        </w:rPr>
        <w:t>0</w:t>
      </w:r>
      <w:r>
        <w:rPr>
          <w:color w:val="000000"/>
        </w:rPr>
        <w:t xml:space="preserve">, which is posterior to January </w:t>
      </w:r>
      <w:r w:rsidR="001D6860">
        <w:rPr>
          <w:color w:val="000000"/>
        </w:rPr>
        <w:t>1</w:t>
      </w:r>
      <w:r w:rsidR="001D6860">
        <w:rPr>
          <w:color w:val="000000"/>
          <w:vertAlign w:val="superscript"/>
        </w:rPr>
        <w:t>rt</w:t>
      </w:r>
      <w:r>
        <w:rPr>
          <w:color w:val="000000"/>
        </w:rPr>
        <w:t xml:space="preserve"> </w:t>
      </w:r>
      <w:r>
        <w:rPr>
          <w:color w:val="000000"/>
        </w:rPr>
        <w:fldChar w:fldCharType="begin" w:fldLock="1"/>
      </w:r>
      <w:r>
        <w:rPr>
          <w:color w:val="000000"/>
        </w:rPr>
        <w:instrText>ADDIN CSL_CITATION {"citationItems":[{"id":"ITEM-1","itemData":{"ISBN":"0494215879","author":[{"dropping-particle":"","family":"Desbiens","given":"Mariève","non-dropping-particle":"","parse-names":false,"suffix":""}],"id":"ITEM-1","issued":{"date-parts":[["2007"]]},"publisher":"ProQuest","title":"Relation phénologique entre le débourrement des bourgeons chez le sapin baumier et l'émergence des larves de deuxième stade de la tordeuse des bourgeons de l'épinette, Choristoneura fumiferana (Lepidoptera: Tortricidae).","type":"thesis"},"uris":["http://www.mendeley.com/documents/?uuid=5d2bcdef-be67-4784-89dd-d7e820dd8384"]}],"mendeley":{"formattedCitation":"(Desbiens, 2007)","plainTextFormattedCitation":"(Desbiens, 2007)","previouslyFormattedCitation":"(Desbiens, 2007)"},"properties":{"noteIndex":0},"schema":"https://github.com/citation-style-language/schema/raw/master/csl-citation.json"}</w:instrText>
      </w:r>
      <w:r>
        <w:rPr>
          <w:color w:val="000000"/>
        </w:rPr>
        <w:fldChar w:fldCharType="separate"/>
      </w:r>
      <w:r w:rsidRPr="00074B3F">
        <w:rPr>
          <w:noProof/>
          <w:color w:val="000000"/>
        </w:rPr>
        <w:t>(Desbiens, 2007)</w:t>
      </w:r>
      <w:r>
        <w:rPr>
          <w:color w:val="000000"/>
        </w:rPr>
        <w:fldChar w:fldCharType="end"/>
      </w:r>
      <w:r>
        <w:rPr>
          <w:color w:val="000000"/>
        </w:rPr>
        <w:t xml:space="preserve">, when trees have accumulated enough cold to end bud dormancy. Accumulation is integrated through time (see Eq. 1). Budburst occurs when accumulation reaches a threshold </w:t>
      </w:r>
      <w:r w:rsidRPr="00074B3F">
        <w:rPr>
          <w:i/>
          <w:iCs/>
          <w:color w:val="000000"/>
        </w:rPr>
        <w:t>F</w:t>
      </w:r>
      <w:r w:rsidRPr="00074B3F">
        <w:rPr>
          <w:i/>
          <w:iCs/>
          <w:color w:val="000000"/>
          <w:vertAlign w:val="superscript"/>
        </w:rPr>
        <w:t>*</w:t>
      </w:r>
      <w:r>
        <w:rPr>
          <w:color w:val="000000"/>
        </w:rPr>
        <w:t>.</w:t>
      </w:r>
    </w:p>
    <w:p w14:paraId="7B337C78" w14:textId="1C9AA699" w:rsidR="00074B3F" w:rsidRDefault="00074B3F" w:rsidP="00074B3F">
      <w:pPr>
        <w:pStyle w:val="NormalWeb"/>
        <w:spacing w:before="0" w:beforeAutospacing="0" w:after="160" w:afterAutospacing="0" w:line="480" w:lineRule="auto"/>
        <w:ind w:firstLine="720"/>
      </w:pPr>
      <w:r>
        <w:rPr>
          <w:color w:val="000000"/>
        </w:rPr>
        <w:lastRenderedPageBreak/>
        <w:t xml:space="preserve">We fit the model to data from Quebec and New Brunswick (Desbiens, 2007), which resulted in the following parameter values: </w:t>
      </w:r>
      <w:r>
        <w:rPr>
          <w:i/>
          <w:iCs/>
          <w:color w:val="000000"/>
        </w:rPr>
        <w:t>b</w:t>
      </w:r>
      <w:r>
        <w:rPr>
          <w:color w:val="000000"/>
        </w:rPr>
        <w:t xml:space="preserve"> = -0.1936, </w:t>
      </w:r>
      <w:r>
        <w:rPr>
          <w:i/>
          <w:iCs/>
          <w:color w:val="000000"/>
        </w:rPr>
        <w:t>c</w:t>
      </w:r>
      <w:r>
        <w:rPr>
          <w:color w:val="000000"/>
        </w:rPr>
        <w:t xml:space="preserve"> = 10.99 °C, </w:t>
      </w:r>
      <w:r w:rsidR="001D6860" w:rsidRPr="001D6860">
        <w:rPr>
          <w:i/>
          <w:iCs/>
          <w:color w:val="000000"/>
        </w:rPr>
        <w:t>t</w:t>
      </w:r>
      <w:r w:rsidR="001D6860" w:rsidRPr="001D6860">
        <w:rPr>
          <w:i/>
          <w:iCs/>
          <w:color w:val="000000"/>
          <w:vertAlign w:val="subscript"/>
        </w:rPr>
        <w:t>0</w:t>
      </w:r>
      <w:r>
        <w:rPr>
          <w:color w:val="000000"/>
        </w:rPr>
        <w:t xml:space="preserve"> = 84 (March 25</w:t>
      </w:r>
      <w:r>
        <w:rPr>
          <w:color w:val="000000"/>
          <w:sz w:val="14"/>
          <w:szCs w:val="14"/>
          <w:vertAlign w:val="superscript"/>
        </w:rPr>
        <w:t>th</w:t>
      </w:r>
      <w:r>
        <w:rPr>
          <w:color w:val="000000"/>
        </w:rPr>
        <w:t xml:space="preserve">), and </w:t>
      </w:r>
      <w:r w:rsidR="001D6860" w:rsidRPr="001D6860">
        <w:rPr>
          <w:i/>
          <w:iCs/>
          <w:color w:val="000000"/>
        </w:rPr>
        <w:t>F</w:t>
      </w:r>
      <w:r w:rsidR="001D6860" w:rsidRPr="001D6860">
        <w:rPr>
          <w:i/>
          <w:iCs/>
          <w:color w:val="000000"/>
          <w:vertAlign w:val="superscript"/>
        </w:rPr>
        <w:t>*</w:t>
      </w:r>
      <w:r w:rsidRPr="001D6860">
        <w:rPr>
          <w:color w:val="000000"/>
        </w:rPr>
        <w:t xml:space="preserve"> </w:t>
      </w:r>
      <w:r>
        <w:rPr>
          <w:color w:val="000000"/>
        </w:rPr>
        <w:t>= 13.63.  These differ only slightly from the parameterization by Desbiens (2007).</w:t>
      </w:r>
    </w:p>
    <w:p w14:paraId="013B02B5" w14:textId="34C7E269" w:rsidR="00074B3F" w:rsidRDefault="00074B3F" w:rsidP="00074B3F">
      <w:pPr>
        <w:pStyle w:val="NormalWeb"/>
        <w:spacing w:before="0" w:beforeAutospacing="0" w:after="160" w:afterAutospacing="0" w:line="480" w:lineRule="auto"/>
        <w:ind w:firstLine="720"/>
      </w:pPr>
      <w:r>
        <w:rPr>
          <w:color w:val="000000"/>
        </w:rPr>
        <w:t>We perform sensitivity analysis on both models using partial rank correlation coefficient </w:t>
      </w:r>
      <w:r>
        <w:rPr>
          <w:color w:val="000000"/>
        </w:rPr>
        <w:fldChar w:fldCharType="begin" w:fldLock="1"/>
      </w:r>
      <w:r>
        <w:rPr>
          <w:color w:val="000000"/>
        </w:rPr>
        <w:instrText>ADDIN CSL_CITATION {"citationItems":[{"id":"ITEM-1","itemData":{"DOI":"10.1098/rsif.2012.1018","ISSN":"1742-5689","abstract":"Sensitivity analysis (SA) can aid in identifying influential model parameters and optimizing model structure, yet infectious disease modelling has yet to adopt advanced SA techniques that are capable of providing considerable insights over traditional methods. We investigate five global SA methods-scatter plots, the Morris and Sobol' methods, Latin hypercube sampling-partial rank correlation coefficient and the sensitivity heat map method-and detail their relative merits and pitfalls when applied to a microparasite (cholera) and macroparasite (schistosomaisis) transmission model. The methods investigated yielded similar results with respect to identifying influential parameters, but offered specific insights that vary by method. The classical methods differed in their ability to provide information on the quantitative relationship between parameters and model output, particularly over time. The heat map approach provides information about the group sensitivity of all model state variables, and the parameter sensitivity spectrum obtained using this method reveals the sensitivity of all state variables to each parameter over the course of the simulation period, especially valuable for expressing the dynamic sensitivity of a microparasite epidemic model to its parameters. A summary comparison is presented to aid infectious disease modellers in selecting appropriate methods, with the goal of improving model performance and design. © 2013 The Author(s).","author":[{"dropping-particle":"","family":"Wu","given":"Jianyong","non-dropping-particle":"","parse-names":false,"suffix":""},{"dropping-particle":"","family":"Dhingra","given":"Radhika","non-dropping-particle":"","parse-names":false,"suffix":""},{"dropping-particle":"","family":"Gambhir","given":"Manoj","non-dropping-particle":"","parse-names":false,"suffix":""},{"dropping-particle":"V.","family":"Remais","given":"Justin","non-dropping-particle":"","parse-names":false,"suffix":""}],"container-title":"Journal of The Royal Society Interface","id":"ITEM-1","issue":"86","issued":{"date-parts":[["2013","9","6"]]},"page":"20121018","publisher":"Royal Society","title":"Sensitivity analysis of infectious disease models: methods, advances and their application","type":"article-journal","volume":"10"},"uris":["http://www.mendeley.com/documents/?uuid=4333fcc0-fb03-39ec-b597-6dd8588152c3"]}],"mendeley":{"formattedCitation":"(Wu, Dhingra, Gambhir, &amp; Remais, 2013)","plainTextFormattedCitation":"(Wu, Dhingra, Gambhir, &amp; Remais, 2013)","previouslyFormattedCitation":"(Wu, Dhingra, Gambhir, &amp; Remais, 2013)"},"properties":{"noteIndex":0},"schema":"https://github.com/citation-style-language/schema/raw/master/csl-citation.json"}</w:instrText>
      </w:r>
      <w:r>
        <w:rPr>
          <w:color w:val="000000"/>
        </w:rPr>
        <w:fldChar w:fldCharType="separate"/>
      </w:r>
      <w:r w:rsidRPr="00074B3F">
        <w:rPr>
          <w:noProof/>
          <w:color w:val="000000"/>
        </w:rPr>
        <w:t>(Wu, Dhingra, Gambhir, &amp; Remais, 2013)</w:t>
      </w:r>
      <w:r>
        <w:rPr>
          <w:color w:val="000000"/>
        </w:rPr>
        <w:fldChar w:fldCharType="end"/>
      </w:r>
      <w:r>
        <w:rPr>
          <w:color w:val="000000"/>
        </w:rPr>
        <w:t>. </w:t>
      </w:r>
    </w:p>
    <w:p w14:paraId="4FE377A6" w14:textId="77777777" w:rsidR="00074B3F" w:rsidRPr="00074B3F" w:rsidRDefault="00074B3F" w:rsidP="00074B3F">
      <w:pPr>
        <w:pStyle w:val="Titre2"/>
        <w:rPr>
          <w:rFonts w:ascii="Times New Roman" w:hAnsi="Times New Roman" w:cs="Times New Roman"/>
          <w:b/>
          <w:bCs/>
        </w:rPr>
      </w:pPr>
      <w:r w:rsidRPr="00074B3F">
        <w:rPr>
          <w:rFonts w:ascii="Times New Roman" w:hAnsi="Times New Roman" w:cs="Times New Roman"/>
          <w:b/>
          <w:bCs/>
          <w:color w:val="000000"/>
          <w:sz w:val="24"/>
          <w:szCs w:val="24"/>
        </w:rPr>
        <w:t>2.3 Temperature data</w:t>
      </w:r>
    </w:p>
    <w:p w14:paraId="6472075A" w14:textId="77777777" w:rsidR="00074B3F" w:rsidRDefault="00074B3F" w:rsidP="00074B3F"/>
    <w:p w14:paraId="0590EA28" w14:textId="17598B9C" w:rsidR="00074B3F" w:rsidRDefault="00074B3F" w:rsidP="00074B3F">
      <w:pPr>
        <w:pStyle w:val="NormalWeb"/>
        <w:spacing w:before="0" w:beforeAutospacing="0" w:after="160" w:afterAutospacing="0" w:line="480" w:lineRule="auto"/>
      </w:pPr>
      <w:r>
        <w:rPr>
          <w:color w:val="000000"/>
        </w:rPr>
        <w:t xml:space="preserve">We selected six locations on a latitudinal gradient across Eastern Canada (Fig. 3) to explore the effects of various historical and future temperature regimes on the synchrony between spruce budworm and balsam fir phenology. The temperature data for these locations were calculated using </w:t>
      </w:r>
      <w:proofErr w:type="spellStart"/>
      <w:r>
        <w:rPr>
          <w:color w:val="000000"/>
        </w:rPr>
        <w:t>BioSIM</w:t>
      </w:r>
      <w:proofErr w:type="spellEnd"/>
      <w:r>
        <w:rPr>
          <w:color w:val="000000"/>
        </w:rPr>
        <w:t xml:space="preserve"> </w:t>
      </w:r>
      <w:r>
        <w:rPr>
          <w:color w:val="000000"/>
        </w:rPr>
        <w:fldChar w:fldCharType="begin" w:fldLock="1"/>
      </w:r>
      <w:r w:rsidR="00E00B7A">
        <w:rPr>
          <w:color w:val="000000"/>
        </w:rPr>
        <w:instrText>ADDIN CSL_CITATION {"citationItems":[{"id":"ITEM-1","itemData":{"ISBN":"1100234640","author":[{"dropping-particle":"","family":"Régnière","given":"Jacques","non-dropping-particle":"","parse-names":false,"suffix":""},{"dropping-particle":"","family":"Saint-Amant","given":"Rémi","non-dropping-particle":"","parse-names":false,"suffix":""},{"dropping-particle":"","family":"Béchard","given":"Ariane","non-dropping-particle":"","parse-names":false,"suffix":""},{"dropping-particle":"","family":"Moutaoufik","given":"Ahmed","non-dropping-particle":"","parse-names":false,"suffix":""}],"id":"ITEM-1","issued":{"date-parts":[["2014"]]},"publisher":"Laurentian Forestry Centre, Québec (Quebec). Inf. Rep. LAU-X-137E","title":"BioSIM 10: User's manual, A. Nat. Resour. Can., Can. For. Serv.","type":"book"},"uris":["http://www.mendeley.com/documents/?uuid=9e17dee9-b62c-45f4-b77c-f313f1979199"]}],"mendeley":{"formattedCitation":"(Régnière, Saint-Amant, Béchard, &amp; Moutaoufik, 2014)","plainTextFormattedCitation":"(Régnière, Saint-Amant, Béchard, &amp; Moutaoufik, 2014)","previouslyFormattedCitation":"(Régnière, Saint-Amant, Béchard, &amp; Moutaoufik, 2014)"},"properties":{"noteIndex":0},"schema":"https://github.com/citation-style-language/schema/raw/master/csl-citation.json"}</w:instrText>
      </w:r>
      <w:r>
        <w:rPr>
          <w:color w:val="000000"/>
        </w:rPr>
        <w:fldChar w:fldCharType="separate"/>
      </w:r>
      <w:r w:rsidRPr="00074B3F">
        <w:rPr>
          <w:noProof/>
          <w:color w:val="000000"/>
        </w:rPr>
        <w:t>(Régnière, Saint-Amant, Béchard, &amp; Moutaoufik, 2014)</w:t>
      </w:r>
      <w:r>
        <w:rPr>
          <w:color w:val="000000"/>
        </w:rPr>
        <w:fldChar w:fldCharType="end"/>
      </w:r>
      <w:r>
        <w:rPr>
          <w:color w:val="000000"/>
        </w:rPr>
        <w:t xml:space="preserve">. </w:t>
      </w:r>
      <w:proofErr w:type="spellStart"/>
      <w:r>
        <w:rPr>
          <w:color w:val="000000"/>
        </w:rPr>
        <w:t>BioSIM</w:t>
      </w:r>
      <w:proofErr w:type="spellEnd"/>
      <w:r>
        <w:rPr>
          <w:color w:val="000000"/>
        </w:rPr>
        <w:t xml:space="preserve"> interpolates weather station historical data and climate change scenarios for any location in North America. We used data from 1996 to 2016 to explore the latitudinal trends of past emergence for the insect, budburst for the tree, and the mismatch between the two events over latitude and across years. </w:t>
      </w:r>
    </w:p>
    <w:p w14:paraId="2373A792" w14:textId="75295BCD" w:rsidR="00074B3F" w:rsidRDefault="00074B3F" w:rsidP="00074B3F">
      <w:pPr>
        <w:pStyle w:val="NormalWeb"/>
        <w:spacing w:before="0" w:beforeAutospacing="0" w:after="160" w:afterAutospacing="0" w:line="480" w:lineRule="auto"/>
      </w:pPr>
      <w:r>
        <w:rPr>
          <w:color w:val="000000"/>
        </w:rPr>
        <w:t xml:space="preserve">    Last, we used predicted temperatures under different warming scenarios at the same locations in order to gain insights in expected trends for emergence, budburst and mismatch in the future. We selected three different scenarios, known as RCP2.6, RCP4.5 and RCP8.5 </w:t>
      </w:r>
      <w:r w:rsidR="00E00B7A">
        <w:rPr>
          <w:color w:val="000000"/>
        </w:rPr>
        <w:fldChar w:fldCharType="begin" w:fldLock="1"/>
      </w:r>
      <w:r w:rsidR="00EB4FB0">
        <w:rPr>
          <w:color w:val="000000"/>
        </w:rPr>
        <w:instrText>ADDIN CSL_CITATION {"citationItems":[{"id":"ITEM-1","itemData":{"DOI":"10.1007/s10584-011-0148-z","ISSN":"01650009","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 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 2011 The Author(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 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id":"ITEM-1","issue":"1","issued":{"date-parts":[["2011","11","5"]]},"page":"5-31","publisher":"Springer","title":"The representative concentration pathways: An overview","type":"article-journal","volume":"109"},"uris":["http://www.mendeley.com/documents/?uuid=60845102-4e50-3988-9497-66f6c99cd95b"]}],"mendeley":{"formattedCitation":"(van Vuuren et al., 2011)","plainTextFormattedCitation":"(van Vuuren et al., 2011)","previouslyFormattedCitation":"(van Vuuren et al., 2011)"},"properties":{"noteIndex":0},"schema":"https://github.com/citation-style-language/schema/raw/master/csl-citation.json"}</w:instrText>
      </w:r>
      <w:r w:rsidR="00E00B7A">
        <w:rPr>
          <w:color w:val="000000"/>
        </w:rPr>
        <w:fldChar w:fldCharType="separate"/>
      </w:r>
      <w:r w:rsidR="00E00B7A" w:rsidRPr="00E00B7A">
        <w:rPr>
          <w:noProof/>
          <w:color w:val="000000"/>
        </w:rPr>
        <w:t>(van Vuuren et al., 2011)</w:t>
      </w:r>
      <w:r w:rsidR="00E00B7A">
        <w:rPr>
          <w:color w:val="000000"/>
        </w:rPr>
        <w:fldChar w:fldCharType="end"/>
      </w:r>
      <w:r>
        <w:rPr>
          <w:color w:val="000000"/>
        </w:rPr>
        <w:t>. For each scenario, we generated a total of 1200 stochastic temperature time series over the 2001-2100 period. </w:t>
      </w:r>
    </w:p>
    <w:p w14:paraId="26F057DE" w14:textId="77777777" w:rsidR="00074B3F" w:rsidRDefault="00074B3F" w:rsidP="00074B3F">
      <w:pPr>
        <w:pStyle w:val="NormalWeb"/>
        <w:spacing w:before="0" w:beforeAutospacing="0" w:after="160" w:afterAutospacing="0" w:line="480" w:lineRule="auto"/>
      </w:pPr>
      <w:r>
        <w:rPr>
          <w:color w:val="000000"/>
        </w:rPr>
        <w:t>    Both models used temperature data with a four-hour time interval. It allows for the capture of warm events within a day (i.e., a few hours of warm temperatures, while the average daily temperature stays low). </w:t>
      </w:r>
    </w:p>
    <w:p w14:paraId="62390414" w14:textId="77777777" w:rsidR="005E7C4C" w:rsidRDefault="005E7C4C" w:rsidP="005E7C4C">
      <w:pPr>
        <w:pStyle w:val="Titre1"/>
        <w:spacing w:before="240" w:beforeAutospacing="0" w:after="0" w:afterAutospacing="0" w:line="480" w:lineRule="auto"/>
      </w:pPr>
      <w:r>
        <w:rPr>
          <w:color w:val="000000"/>
          <w:sz w:val="32"/>
          <w:szCs w:val="32"/>
        </w:rPr>
        <w:lastRenderedPageBreak/>
        <w:t>3. Results</w:t>
      </w:r>
    </w:p>
    <w:p w14:paraId="405E6528" w14:textId="77777777" w:rsidR="005E7C4C" w:rsidRPr="005E7C4C" w:rsidRDefault="005E7C4C" w:rsidP="005E7C4C">
      <w:pPr>
        <w:pStyle w:val="Titre2"/>
        <w:spacing w:line="480" w:lineRule="auto"/>
        <w:rPr>
          <w:rFonts w:ascii="Times New Roman" w:hAnsi="Times New Roman" w:cs="Times New Roman"/>
          <w:b/>
          <w:bCs/>
        </w:rPr>
      </w:pPr>
      <w:r w:rsidRPr="005E7C4C">
        <w:rPr>
          <w:rFonts w:ascii="Times New Roman" w:hAnsi="Times New Roman" w:cs="Times New Roman"/>
          <w:b/>
          <w:bCs/>
          <w:color w:val="000000"/>
          <w:sz w:val="24"/>
          <w:szCs w:val="24"/>
        </w:rPr>
        <w:t>3.1 Theoretical results</w:t>
      </w:r>
    </w:p>
    <w:p w14:paraId="005B8CF9" w14:textId="59B6FDD7" w:rsidR="005E7C4C" w:rsidRDefault="005E7C4C" w:rsidP="005E7C4C">
      <w:pPr>
        <w:pStyle w:val="NormalWeb"/>
        <w:spacing w:before="0" w:beforeAutospacing="0" w:after="160" w:afterAutospacing="0" w:line="480" w:lineRule="auto"/>
        <w:rPr>
          <w:color w:val="000000"/>
        </w:rPr>
      </w:pPr>
      <w:r>
        <w:rPr>
          <w:color w:val="000000"/>
        </w:rPr>
        <w:t xml:space="preserve">Model equation (Eq. 1) can in general not be solved explicitly for the end time, </w:t>
      </w:r>
      <w:r>
        <w:rPr>
          <w:i/>
          <w:iCs/>
          <w:color w:val="000000"/>
        </w:rPr>
        <w:t>t*,</w:t>
      </w:r>
      <w:r>
        <w:rPr>
          <w:color w:val="000000"/>
        </w:rPr>
        <w:t xml:space="preserve"> at least not for realistic temperature time series </w:t>
      </w:r>
      <w:r>
        <w:rPr>
          <w:i/>
          <w:iCs/>
          <w:color w:val="000000"/>
        </w:rPr>
        <w:t>x(t)</w:t>
      </w:r>
      <w:r>
        <w:rPr>
          <w:color w:val="000000"/>
        </w:rPr>
        <w:t xml:space="preserve">. Instead, we derive a general approximation formula for how </w:t>
      </w:r>
      <w:r>
        <w:rPr>
          <w:i/>
          <w:iCs/>
          <w:color w:val="000000"/>
        </w:rPr>
        <w:t>t*</w:t>
      </w:r>
      <w:r>
        <w:rPr>
          <w:color w:val="000000"/>
        </w:rPr>
        <w:t xml:space="preserve"> changes when a future temperature (</w:t>
      </w:r>
      <w:r>
        <w:rPr>
          <w:i/>
          <w:iCs/>
          <w:color w:val="000000"/>
        </w:rPr>
        <w:t>x</w:t>
      </w:r>
      <w:r>
        <w:rPr>
          <w:i/>
          <w:iCs/>
          <w:color w:val="000000"/>
          <w:sz w:val="14"/>
          <w:szCs w:val="14"/>
          <w:vertAlign w:val="subscript"/>
        </w:rPr>
        <w:t>2</w:t>
      </w:r>
      <w:r>
        <w:rPr>
          <w:i/>
          <w:iCs/>
          <w:color w:val="000000"/>
        </w:rPr>
        <w:t>(t)</w:t>
      </w:r>
      <w:r>
        <w:rPr>
          <w:color w:val="000000"/>
        </w:rPr>
        <w:t>) time series deviates from historical expectation (</w:t>
      </w:r>
      <w:r>
        <w:rPr>
          <w:i/>
          <w:iCs/>
          <w:color w:val="000000"/>
        </w:rPr>
        <w:t>x</w:t>
      </w:r>
      <w:r>
        <w:rPr>
          <w:i/>
          <w:iCs/>
          <w:color w:val="000000"/>
          <w:sz w:val="14"/>
          <w:szCs w:val="14"/>
          <w:vertAlign w:val="subscript"/>
        </w:rPr>
        <w:t>1</w:t>
      </w:r>
      <w:r>
        <w:rPr>
          <w:i/>
          <w:iCs/>
          <w:color w:val="000000"/>
        </w:rPr>
        <w:t>(t)</w:t>
      </w:r>
      <w:r>
        <w:rPr>
          <w:color w:val="000000"/>
        </w:rPr>
        <w:t>) by a small amount (see appendix). We use this formula to evaluate and discuss the impact of a climate change on the phenology of a single species and the phenological mismatch between two species in two particular cases: a constant temperature difference throughout the resting period or a warm or cold spell during a short time period. </w:t>
      </w:r>
    </w:p>
    <w:p w14:paraId="62579D52" w14:textId="77777777" w:rsidR="005E7C4C" w:rsidRPr="005E7C4C" w:rsidRDefault="005E7C4C" w:rsidP="005E7C4C">
      <w:pPr>
        <w:pStyle w:val="Titre3"/>
        <w:spacing w:line="480" w:lineRule="auto"/>
        <w:rPr>
          <w:rFonts w:ascii="Times New Roman" w:hAnsi="Times New Roman" w:cs="Times New Roman"/>
          <w:b/>
          <w:bCs/>
        </w:rPr>
      </w:pPr>
      <w:r w:rsidRPr="005E7C4C">
        <w:rPr>
          <w:rFonts w:ascii="Times New Roman" w:hAnsi="Times New Roman" w:cs="Times New Roman"/>
          <w:b/>
          <w:bCs/>
          <w:color w:val="000000"/>
        </w:rPr>
        <w:t>3.1.1 Phenology shift of a single species</w:t>
      </w:r>
    </w:p>
    <w:p w14:paraId="563B322C" w14:textId="361AD744" w:rsidR="005E7C4C" w:rsidRDefault="005E7C4C" w:rsidP="005E7C4C">
      <w:pPr>
        <w:pStyle w:val="NormalWeb"/>
        <w:spacing w:before="0" w:beforeAutospacing="0" w:after="0" w:afterAutospacing="0" w:line="480" w:lineRule="auto"/>
        <w:rPr>
          <w:color w:val="000000"/>
        </w:rPr>
      </w:pPr>
      <w:r>
        <w:rPr>
          <w:color w:val="000000"/>
        </w:rPr>
        <w:t xml:space="preserve">In the case of a constant temperature difference, we writ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2</m:t>
            </m:r>
          </m:sub>
        </m:sSub>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1</m:t>
            </m:r>
          </m:sub>
        </m:sSub>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x</m:t>
        </m:r>
      </m:oMath>
      <w:r>
        <w:rPr>
          <w:color w:val="000000"/>
        </w:rPr>
        <w:t xml:space="preserve"> where </w:t>
      </w:r>
      <m:oMath>
        <m:r>
          <w:rPr>
            <w:rFonts w:ascii="Cambria Math" w:hAnsi="Cambria Math"/>
            <w:color w:val="000000"/>
          </w:rPr>
          <m:t>∆x</m:t>
        </m:r>
      </m:oMath>
      <w:r>
        <w:rPr>
          <w:color w:val="000000"/>
        </w:rPr>
        <w:t xml:space="preserve"> is the difference. Then the corresponding end times </w:t>
      </w:r>
      <w:r w:rsidR="008231E5">
        <w:rPr>
          <w:i/>
          <w:iCs/>
          <w:color w:val="000000"/>
        </w:rPr>
        <w:t>t</w:t>
      </w:r>
      <w:r w:rsidR="008231E5">
        <w:rPr>
          <w:i/>
          <w:iCs/>
          <w:color w:val="000000"/>
          <w:vertAlign w:val="subscript"/>
        </w:rPr>
        <w:t>2</w:t>
      </w:r>
      <w:r w:rsidR="008231E5">
        <w:rPr>
          <w:i/>
          <w:iCs/>
          <w:color w:val="000000"/>
          <w:vertAlign w:val="superscript"/>
        </w:rPr>
        <w:t>*</w:t>
      </w:r>
      <w:r>
        <w:rPr>
          <w:color w:val="000000"/>
        </w:rPr>
        <w:t xml:space="preserve"> and </w:t>
      </w:r>
      <w:r w:rsidR="008231E5">
        <w:rPr>
          <w:i/>
          <w:iCs/>
          <w:color w:val="000000"/>
        </w:rPr>
        <w:t>t</w:t>
      </w:r>
      <w:r w:rsidR="008231E5">
        <w:rPr>
          <w:i/>
          <w:iCs/>
          <w:color w:val="000000"/>
          <w:vertAlign w:val="subscript"/>
        </w:rPr>
        <w:t>1</w:t>
      </w:r>
      <w:r w:rsidR="008231E5">
        <w:rPr>
          <w:i/>
          <w:iCs/>
          <w:color w:val="000000"/>
          <w:vertAlign w:val="superscript"/>
        </w:rPr>
        <w:t>*</w:t>
      </w:r>
      <w:r>
        <w:rPr>
          <w:color w:val="000000"/>
        </w:rPr>
        <w:t xml:space="preserve"> are related b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8231E5" w14:paraId="53B5DD31" w14:textId="77777777" w:rsidTr="00705A7B">
        <w:tc>
          <w:tcPr>
            <w:tcW w:w="988" w:type="dxa"/>
            <w:vAlign w:val="center"/>
          </w:tcPr>
          <w:p w14:paraId="27320817" w14:textId="77777777" w:rsidR="008231E5" w:rsidRDefault="008231E5" w:rsidP="00D70F3A">
            <w:pPr>
              <w:pStyle w:val="NormalWeb"/>
              <w:spacing w:after="0" w:line="480" w:lineRule="auto"/>
              <w:jc w:val="center"/>
            </w:pPr>
          </w:p>
        </w:tc>
        <w:tc>
          <w:tcPr>
            <w:tcW w:w="7087" w:type="dxa"/>
            <w:vAlign w:val="center"/>
          </w:tcPr>
          <w:p w14:paraId="456D3219" w14:textId="61618D2F" w:rsidR="008231E5" w:rsidRDefault="00C85327" w:rsidP="00D70F3A">
            <w:pPr>
              <w:pStyle w:val="NormalWeb"/>
              <w:spacing w:after="0" w:line="480" w:lineRule="auto"/>
              <w:jc w:val="center"/>
            </w:pPr>
            <m:oMathPara>
              <m:oMath>
                <m:sSubSup>
                  <m:sSubSupPr>
                    <m:ctrlPr>
                      <w:rPr>
                        <w:rFonts w:ascii="Cambria Math" w:hAnsi="Cambria Math"/>
                        <w:i/>
                      </w:rPr>
                    </m:ctrlPr>
                  </m:sSubSupPr>
                  <m:e>
                    <m:r>
                      <w:rPr>
                        <w:rFonts w:ascii="Cambria Math" w:hAnsi="Cambria Math"/>
                      </w:rPr>
                      <m:t>t</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e>
                        </m:d>
                      </m:e>
                    </m:d>
                  </m:den>
                </m:f>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sup>
                  <m:e>
                    <m:sSup>
                      <m:sSupPr>
                        <m:ctrlPr>
                          <w:rPr>
                            <w:rFonts w:ascii="Cambria Math" w:hAnsi="Cambria Math"/>
                            <w:i/>
                          </w:rPr>
                        </m:ctrlPr>
                      </m:sSupPr>
                      <m:e>
                        <m:r>
                          <w:rPr>
                            <w:rFonts w:ascii="Cambria Math" w:hAnsi="Cambria Math"/>
                          </w:rPr>
                          <m:t>R</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r>
                              <w:rPr>
                                <w:rFonts w:ascii="Cambria Math" w:hAnsi="Cambria Math"/>
                              </w:rPr>
                              <m:t>t</m:t>
                            </m:r>
                          </m:e>
                        </m:d>
                      </m:e>
                    </m:d>
                  </m:e>
                </m:nary>
                <m:r>
                  <w:rPr>
                    <w:rFonts w:ascii="Cambria Math" w:hAnsi="Cambria Math"/>
                  </w:rPr>
                  <m:t>dt.</m:t>
                </m:r>
              </m:oMath>
            </m:oMathPara>
          </w:p>
        </w:tc>
        <w:tc>
          <w:tcPr>
            <w:tcW w:w="987" w:type="dxa"/>
            <w:vAlign w:val="center"/>
          </w:tcPr>
          <w:p w14:paraId="0927B776" w14:textId="798E5206" w:rsidR="008231E5" w:rsidRDefault="008231E5" w:rsidP="00D70F3A">
            <w:pPr>
              <w:pStyle w:val="NormalWeb"/>
              <w:spacing w:after="0" w:line="480" w:lineRule="auto"/>
              <w:jc w:val="center"/>
            </w:pPr>
            <w:r>
              <w:t xml:space="preserve">Eq. </w:t>
            </w:r>
            <w:fldSimple w:instr=" SEQ Eq \* MERGEFORMAT ">
              <w:r>
                <w:rPr>
                  <w:noProof/>
                </w:rPr>
                <w:t>5</w:t>
              </w:r>
            </w:fldSimple>
          </w:p>
        </w:tc>
      </w:tr>
    </w:tbl>
    <w:p w14:paraId="0BB71032" w14:textId="6DCBB8C4" w:rsidR="005E7C4C" w:rsidRDefault="005E7C4C" w:rsidP="005E7C4C">
      <w:pPr>
        <w:pStyle w:val="NormalWeb"/>
        <w:spacing w:before="0" w:beforeAutospacing="0" w:after="0" w:afterAutospacing="0" w:line="480" w:lineRule="auto"/>
        <w:rPr>
          <w:color w:val="000000"/>
        </w:rPr>
      </w:pPr>
      <w:r>
        <w:rPr>
          <w:color w:val="000000"/>
        </w:rPr>
        <w:t xml:space="preserve">In the second case, if the difference in temperature between two years is a warm or cold spell of short duration </w:t>
      </w:r>
      <m:oMath>
        <m:r>
          <w:rPr>
            <w:rFonts w:ascii="Cambria Math" w:hAnsi="Cambria Math"/>
            <w:color w:val="000000"/>
          </w:rPr>
          <m:t>∆t</m:t>
        </m:r>
      </m:oMath>
      <w:r w:rsidR="00705A7B">
        <w:rPr>
          <w:color w:val="000000"/>
        </w:rPr>
        <w:t xml:space="preserve"> </w:t>
      </w:r>
      <w:r>
        <w:rPr>
          <w:color w:val="000000"/>
        </w:rPr>
        <w:t>at time</w:t>
      </w:r>
      <w:r w:rsidR="00705A7B">
        <w:rPr>
          <w:color w:val="000000"/>
        </w:rPr>
        <w:t xml:space="preserve"> </w:t>
      </w:r>
      <w:proofErr w:type="spellStart"/>
      <w:r w:rsidR="00705A7B">
        <w:rPr>
          <w:i/>
          <w:iCs/>
          <w:color w:val="000000"/>
        </w:rPr>
        <w:t>t</w:t>
      </w:r>
      <w:r w:rsidR="00705A7B">
        <w:rPr>
          <w:i/>
          <w:iCs/>
          <w:color w:val="000000"/>
          <w:vertAlign w:val="subscript"/>
        </w:rPr>
        <w:t>s</w:t>
      </w:r>
      <w:proofErr w:type="spellEnd"/>
      <w:r>
        <w:rPr>
          <w:color w:val="000000"/>
        </w:rPr>
        <w:t xml:space="preserve"> of temperature difference</w:t>
      </w:r>
      <w:r w:rsidR="00705A7B">
        <w:rPr>
          <w:color w:val="000000"/>
        </w:rPr>
        <w:t xml:space="preserve"> </w:t>
      </w:r>
      <m:oMath>
        <m:r>
          <w:rPr>
            <w:rFonts w:ascii="Cambria Math" w:hAnsi="Cambria Math"/>
            <w:color w:val="000000"/>
          </w:rPr>
          <m:t>∆x</m:t>
        </m:r>
      </m:oMath>
      <w:r>
        <w:rPr>
          <w:color w:val="000000"/>
        </w:rPr>
        <w:t xml:space="preserve"> (positive for a warm spell, negative for a cold spell), then the corresponding ends of the seasonal resting phases are related b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705A7B" w14:paraId="50D19BAF" w14:textId="77777777" w:rsidTr="00705A7B">
        <w:tc>
          <w:tcPr>
            <w:tcW w:w="988" w:type="dxa"/>
            <w:vAlign w:val="center"/>
          </w:tcPr>
          <w:p w14:paraId="27F33C1E" w14:textId="77777777" w:rsidR="00705A7B" w:rsidRDefault="00705A7B" w:rsidP="00D70F3A">
            <w:pPr>
              <w:pStyle w:val="NormalWeb"/>
              <w:spacing w:after="0" w:line="480" w:lineRule="auto"/>
              <w:jc w:val="center"/>
            </w:pPr>
          </w:p>
        </w:tc>
        <w:tc>
          <w:tcPr>
            <w:tcW w:w="7087" w:type="dxa"/>
            <w:vAlign w:val="center"/>
          </w:tcPr>
          <w:p w14:paraId="39561A2C" w14:textId="0BE628FA" w:rsidR="00705A7B" w:rsidRDefault="00C85327" w:rsidP="00D70F3A">
            <w:pPr>
              <w:pStyle w:val="NormalWeb"/>
              <w:spacing w:after="0" w:line="480" w:lineRule="auto"/>
              <w:jc w:val="center"/>
            </w:pPr>
            <m:oMathPara>
              <m:oMath>
                <m:sSubSup>
                  <m:sSubSupPr>
                    <m:ctrlPr>
                      <w:rPr>
                        <w:rFonts w:ascii="Cambria Math" w:hAnsi="Cambria Math"/>
                        <w:i/>
                      </w:rPr>
                    </m:ctrlPr>
                  </m:sSubSupPr>
                  <m:e>
                    <m:r>
                      <w:rPr>
                        <w:rFonts w:ascii="Cambria Math" w:hAnsi="Cambria Math"/>
                      </w:rPr>
                      <m:t>t</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r>
                  <w:rPr>
                    <w:rFonts w:ascii="Cambria Math" w:hAnsi="Cambria Math"/>
                  </w:rPr>
                  <m:t>-∆x∆t</m:t>
                </m:r>
                <m:f>
                  <m:fPr>
                    <m:ctrlPr>
                      <w:rPr>
                        <w:rFonts w:ascii="Cambria Math" w:hAnsi="Cambria Math"/>
                        <w:i/>
                      </w:rPr>
                    </m:ctrlPr>
                  </m:fPr>
                  <m:num>
                    <m:sSup>
                      <m:sSupPr>
                        <m:ctrlPr>
                          <w:rPr>
                            <w:rFonts w:ascii="Cambria Math" w:hAnsi="Cambria Math"/>
                            <w:i/>
                          </w:rPr>
                        </m:ctrlPr>
                      </m:sSupPr>
                      <m:e>
                        <m:r>
                          <w:rPr>
                            <w:rFonts w:ascii="Cambria Math" w:hAnsi="Cambria Math"/>
                          </w:rPr>
                          <m:t>R</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e>
                        </m:d>
                      </m:e>
                    </m:d>
                  </m:num>
                  <m:den>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e>
                        </m:d>
                      </m:e>
                    </m:d>
                  </m:den>
                </m:f>
                <m:r>
                  <w:rPr>
                    <w:rFonts w:ascii="Cambria Math" w:hAnsi="Cambria Math"/>
                  </w:rPr>
                  <m:t>.</m:t>
                </m:r>
              </m:oMath>
            </m:oMathPara>
          </w:p>
        </w:tc>
        <w:tc>
          <w:tcPr>
            <w:tcW w:w="987" w:type="dxa"/>
            <w:vAlign w:val="center"/>
          </w:tcPr>
          <w:p w14:paraId="3736EA91" w14:textId="49CDDE14" w:rsidR="00705A7B" w:rsidRDefault="00705A7B" w:rsidP="00D70F3A">
            <w:pPr>
              <w:pStyle w:val="NormalWeb"/>
              <w:spacing w:after="0" w:line="480" w:lineRule="auto"/>
              <w:jc w:val="center"/>
            </w:pPr>
            <w:r>
              <w:t xml:space="preserve">Eq. </w:t>
            </w:r>
            <w:fldSimple w:instr=" SEQ Eq \* MERGEFORMAT ">
              <w:r>
                <w:rPr>
                  <w:noProof/>
                </w:rPr>
                <w:t>6</w:t>
              </w:r>
            </w:fldSimple>
          </w:p>
        </w:tc>
      </w:tr>
    </w:tbl>
    <w:p w14:paraId="3CB6C672" w14:textId="54B18428" w:rsidR="005E7C4C" w:rsidRDefault="005E7C4C" w:rsidP="005E7C4C">
      <w:pPr>
        <w:pStyle w:val="NormalWeb"/>
        <w:spacing w:before="0" w:beforeAutospacing="0" w:after="0" w:afterAutospacing="0" w:line="480" w:lineRule="auto"/>
      </w:pPr>
      <w:r>
        <w:rPr>
          <w:color w:val="000000"/>
        </w:rPr>
        <w:t xml:space="preserve">     Both formulas show the expected qualitative pattern that if time series </w:t>
      </w:r>
      <w:r w:rsidR="00705A7B">
        <w:rPr>
          <w:i/>
          <w:iCs/>
          <w:color w:val="000000"/>
        </w:rPr>
        <w:t>x</w:t>
      </w:r>
      <w:r w:rsidR="00705A7B">
        <w:rPr>
          <w:i/>
          <w:iCs/>
          <w:color w:val="000000"/>
          <w:vertAlign w:val="subscript"/>
        </w:rPr>
        <w:t>2</w:t>
      </w:r>
      <w:r w:rsidR="00705A7B">
        <w:rPr>
          <w:color w:val="000000"/>
        </w:rPr>
        <w:t xml:space="preserve"> </w:t>
      </w:r>
      <w:r>
        <w:rPr>
          <w:color w:val="000000"/>
        </w:rPr>
        <w:t>is warmer than</w:t>
      </w:r>
      <w:r w:rsidR="00705A7B">
        <w:rPr>
          <w:color w:val="000000"/>
        </w:rPr>
        <w:t xml:space="preserve"> </w:t>
      </w:r>
      <w:r w:rsidR="00705A7B">
        <w:rPr>
          <w:i/>
          <w:iCs/>
          <w:color w:val="000000"/>
        </w:rPr>
        <w:t>x</w:t>
      </w:r>
      <w:r w:rsidR="00705A7B">
        <w:rPr>
          <w:i/>
          <w:iCs/>
          <w:color w:val="000000"/>
          <w:vertAlign w:val="subscript"/>
        </w:rPr>
        <w:t>1</w:t>
      </w:r>
      <w:r>
        <w:rPr>
          <w:color w:val="000000"/>
        </w:rPr>
        <w:t>, i.e.,</w:t>
      </w:r>
      <w:r w:rsidR="00705A7B">
        <w:rPr>
          <w:color w:val="000000"/>
        </w:rPr>
        <w:t xml:space="preserve"> </w:t>
      </w:r>
      <m:oMath>
        <m:r>
          <w:rPr>
            <w:rFonts w:ascii="Cambria Math" w:hAnsi="Cambria Math"/>
            <w:color w:val="000000"/>
          </w:rPr>
          <m:t>∆x&gt;0</m:t>
        </m:r>
      </m:oMath>
      <w:r>
        <w:rPr>
          <w:color w:val="000000"/>
        </w:rPr>
        <w:t xml:space="preserve">, then the phenology advances, i.e., end of the seasonal resting period </w:t>
      </w:r>
      <w:r w:rsidR="00705A7B">
        <w:rPr>
          <w:i/>
          <w:iCs/>
          <w:color w:val="000000"/>
        </w:rPr>
        <w:t>t</w:t>
      </w:r>
      <w:r w:rsidR="00705A7B">
        <w:rPr>
          <w:i/>
          <w:iCs/>
          <w:color w:val="000000"/>
          <w:vertAlign w:val="subscript"/>
        </w:rPr>
        <w:t>2</w:t>
      </w:r>
      <w:r w:rsidR="00705A7B">
        <w:rPr>
          <w:i/>
          <w:iCs/>
          <w:color w:val="000000"/>
          <w:vertAlign w:val="superscript"/>
        </w:rPr>
        <w:t>*</w:t>
      </w:r>
      <w:r>
        <w:rPr>
          <w:color w:val="000000"/>
        </w:rPr>
        <w:t xml:space="preserve"> is before the corresponding</w:t>
      </w:r>
      <w:r w:rsidR="00705A7B">
        <w:rPr>
          <w:color w:val="000000"/>
        </w:rPr>
        <w:t xml:space="preserve"> </w:t>
      </w:r>
      <w:r w:rsidR="00705A7B">
        <w:rPr>
          <w:i/>
          <w:iCs/>
          <w:color w:val="000000"/>
        </w:rPr>
        <w:t>t</w:t>
      </w:r>
      <w:r w:rsidR="00705A7B">
        <w:rPr>
          <w:i/>
          <w:iCs/>
          <w:color w:val="000000"/>
          <w:vertAlign w:val="subscript"/>
        </w:rPr>
        <w:t>1</w:t>
      </w:r>
      <w:r w:rsidR="00705A7B">
        <w:rPr>
          <w:i/>
          <w:iCs/>
          <w:color w:val="000000"/>
          <w:vertAlign w:val="superscript"/>
        </w:rPr>
        <w:t>*</w:t>
      </w:r>
      <w:r>
        <w:rPr>
          <w:color w:val="000000"/>
        </w:rPr>
        <w:t xml:space="preserve"> (since all the terms after the “</w:t>
      </w:r>
      <w:proofErr w:type="gramStart"/>
      <w:r>
        <w:rPr>
          <w:color w:val="000000"/>
        </w:rPr>
        <w:t>-“ sign</w:t>
      </w:r>
      <w:proofErr w:type="gramEnd"/>
      <w:r>
        <w:rPr>
          <w:color w:val="000000"/>
        </w:rPr>
        <w:t xml:space="preserve"> are positive). More importantly, the formulas allow us to quantify the expected shift of the end time of the resting period. We observe </w:t>
      </w:r>
      <w:r>
        <w:rPr>
          <w:color w:val="000000"/>
        </w:rPr>
        <w:lastRenderedPageBreak/>
        <w:t xml:space="preserve">that the shift depends on the </w:t>
      </w:r>
      <w:r>
        <w:rPr>
          <w:i/>
          <w:iCs/>
          <w:color w:val="000000"/>
        </w:rPr>
        <w:t>derivative</w:t>
      </w:r>
      <w:r>
        <w:rPr>
          <w:color w:val="000000"/>
        </w:rPr>
        <w:t xml:space="preserve"> of the rate accumulation function. In particular, the impact of a short temperature spell is proportional to the derivative, </w:t>
      </w:r>
      <w:r w:rsidR="00705A7B" w:rsidRPr="00705A7B">
        <w:rPr>
          <w:i/>
          <w:iCs/>
          <w:color w:val="000000"/>
        </w:rPr>
        <w:t>R’(x(</w:t>
      </w:r>
      <w:proofErr w:type="spellStart"/>
      <w:r w:rsidR="00705A7B" w:rsidRPr="00705A7B">
        <w:rPr>
          <w:i/>
          <w:iCs/>
          <w:color w:val="000000"/>
        </w:rPr>
        <w:t>t</w:t>
      </w:r>
      <w:r w:rsidR="00705A7B" w:rsidRPr="00705A7B">
        <w:rPr>
          <w:i/>
          <w:iCs/>
          <w:color w:val="000000"/>
          <w:vertAlign w:val="subscript"/>
        </w:rPr>
        <w:t>s</w:t>
      </w:r>
      <w:proofErr w:type="spellEnd"/>
      <w:r w:rsidR="00705A7B" w:rsidRPr="00705A7B">
        <w:rPr>
          <w:i/>
          <w:iCs/>
          <w:color w:val="000000"/>
        </w:rPr>
        <w:t>))</w:t>
      </w:r>
      <w:r w:rsidR="00705A7B">
        <w:rPr>
          <w:color w:val="000000"/>
        </w:rPr>
        <w:t xml:space="preserve">, </w:t>
      </w:r>
      <w:r>
        <w:rPr>
          <w:color w:val="000000"/>
        </w:rPr>
        <w:t>at the time of the spell (</w:t>
      </w:r>
      <w:proofErr w:type="spellStart"/>
      <w:r w:rsidR="00705A7B">
        <w:rPr>
          <w:i/>
          <w:iCs/>
          <w:color w:val="000000"/>
        </w:rPr>
        <w:t>t</w:t>
      </w:r>
      <w:r w:rsidR="00705A7B">
        <w:rPr>
          <w:i/>
          <w:iCs/>
          <w:color w:val="000000"/>
          <w:vertAlign w:val="subscript"/>
        </w:rPr>
        <w:t>s</w:t>
      </w:r>
      <w:proofErr w:type="spellEnd"/>
      <w:r>
        <w:rPr>
          <w:color w:val="000000"/>
        </w:rPr>
        <w:t>). Hence, the end time of the seasonal resting period is the most sensitive to warm or cold spells where</w:t>
      </w:r>
      <w:r w:rsidR="002343D8">
        <w:rPr>
          <w:color w:val="000000"/>
        </w:rPr>
        <w:t xml:space="preserve"> </w:t>
      </w:r>
      <m:oMath>
        <m:r>
          <w:rPr>
            <w:rFonts w:ascii="Cambria Math" w:hAnsi="Cambria Math"/>
            <w:color w:val="000000"/>
          </w:rPr>
          <m:t>R(∙)</m:t>
        </m:r>
      </m:oMath>
      <w:r>
        <w:rPr>
          <w:color w:val="000000"/>
        </w:rPr>
        <w:t xml:space="preserve"> has its maximal slope. For the rate function in Eq. 2, this occurs at temperature </w:t>
      </w:r>
      <w:r w:rsidRPr="002343D8">
        <w:rPr>
          <w:i/>
          <w:iCs/>
          <w:color w:val="000000"/>
        </w:rPr>
        <w:t>x=c</w:t>
      </w:r>
      <w:r>
        <w:rPr>
          <w:color w:val="000000"/>
        </w:rPr>
        <w:t>.</w:t>
      </w:r>
    </w:p>
    <w:p w14:paraId="52519955" w14:textId="77777777" w:rsidR="00B2195B" w:rsidRPr="00B2195B" w:rsidRDefault="00B2195B" w:rsidP="00B2195B">
      <w:pPr>
        <w:pStyle w:val="Titre3"/>
        <w:spacing w:line="480" w:lineRule="auto"/>
        <w:rPr>
          <w:rFonts w:ascii="Times New Roman" w:hAnsi="Times New Roman" w:cs="Times New Roman"/>
          <w:b/>
          <w:bCs/>
        </w:rPr>
      </w:pPr>
      <w:r w:rsidRPr="00B2195B">
        <w:rPr>
          <w:rFonts w:ascii="Times New Roman" w:hAnsi="Times New Roman" w:cs="Times New Roman"/>
          <w:b/>
          <w:bCs/>
          <w:color w:val="000000"/>
        </w:rPr>
        <w:t>3.1.2 Effects on the mismatch between two species</w:t>
      </w:r>
    </w:p>
    <w:p w14:paraId="1F743BAE" w14:textId="6EAF16E7" w:rsidR="00B2195B" w:rsidRDefault="00B2195B" w:rsidP="00B2195B">
      <w:pPr>
        <w:pStyle w:val="NormalWeb"/>
        <w:spacing w:before="0" w:beforeAutospacing="0" w:after="0" w:afterAutospacing="0" w:line="480" w:lineRule="auto"/>
      </w:pPr>
      <w:r>
        <w:rPr>
          <w:color w:val="000000"/>
        </w:rPr>
        <w:t>Since there is no interaction during the resting phase, heat accumulation occurs independently in each species. The mismatch between two species then changes when the two species respond differently to changes in temperature.  It is obvious that the mismatch between two species increases if the phenology of the earlier emerging species advances more quickly, and it decreases if the phenology of the earlier emerging species advances more slowly. Equations 5 and 6 indicate that information about the current phenology (</w:t>
      </w:r>
      <w:r w:rsidRPr="00B2195B">
        <w:rPr>
          <w:i/>
          <w:iCs/>
          <w:color w:val="000000"/>
        </w:rPr>
        <w:t>R(x(t</w:t>
      </w:r>
      <w:r w:rsidRPr="00B2195B">
        <w:rPr>
          <w:i/>
          <w:iCs/>
          <w:color w:val="000000"/>
          <w:vertAlign w:val="superscript"/>
        </w:rPr>
        <w:t>*</w:t>
      </w:r>
      <w:r w:rsidRPr="00B2195B">
        <w:rPr>
          <w:i/>
          <w:iCs/>
          <w:color w:val="000000"/>
        </w:rPr>
        <w:t>)</w:t>
      </w:r>
      <w:r>
        <w:rPr>
          <w:i/>
          <w:iCs/>
          <w:color w:val="000000"/>
        </w:rPr>
        <w:t>)</w:t>
      </w:r>
      <w:r>
        <w:rPr>
          <w:color w:val="000000"/>
        </w:rPr>
        <w:t>) and the sensitivity (</w:t>
      </w:r>
      <w:r w:rsidRPr="00B2195B">
        <w:rPr>
          <w:i/>
          <w:iCs/>
          <w:color w:val="000000"/>
        </w:rPr>
        <w:t>R’(x(t))</w:t>
      </w:r>
      <w:r>
        <w:rPr>
          <w:color w:val="000000"/>
        </w:rPr>
        <w:t>) are required to quantify the change in phenology in each species and therefore the change in mismatch.  </w:t>
      </w:r>
    </w:p>
    <w:p w14:paraId="492247F8" w14:textId="77777777" w:rsidR="00B2195B" w:rsidRDefault="00B2195B" w:rsidP="00B2195B">
      <w:pPr>
        <w:pStyle w:val="NormalWeb"/>
        <w:spacing w:before="0" w:beforeAutospacing="0" w:after="0" w:afterAutospacing="0" w:line="480" w:lineRule="auto"/>
        <w:ind w:firstLine="720"/>
      </w:pPr>
      <w:r>
        <w:rPr>
          <w:color w:val="000000"/>
        </w:rPr>
        <w:t>For a theoretical example, let us consider the scenario that the resource emerges before the consumer and is more sensitive at lower temperature. Then, if temperatures are higher than historical averages early in the season, the phenology of the resource is likely to advance more than that of the consumer, so that the mismatch would increase.  Vice versa, if temperatures exceed historical averages only late in the season, when the consumer is more sensitive, the phenology of the consumer is expected to advance more, so that the mismatch would decrease. Hence, a change in mismatch is most likely if the two species are most sensitive at different temperatures, i.e., when the maximal slopes of their respective rate accumulation functions occur at very different temperatures.</w:t>
      </w:r>
    </w:p>
    <w:p w14:paraId="432FD30E" w14:textId="340AAB53" w:rsidR="00B2195B" w:rsidRDefault="00B2195B" w:rsidP="00B2195B">
      <w:pPr>
        <w:pStyle w:val="NormalWeb"/>
        <w:spacing w:before="0" w:beforeAutospacing="0" w:after="0" w:afterAutospacing="0" w:line="480" w:lineRule="auto"/>
        <w:ind w:firstLine="720"/>
      </w:pPr>
      <w:r>
        <w:rPr>
          <w:color w:val="000000"/>
        </w:rPr>
        <w:lastRenderedPageBreak/>
        <w:t xml:space="preserve">In reality, the periods of high sensitivity of the two species may overlap and the rate functions at emergence time (the terms in the denominators in </w:t>
      </w:r>
      <w:proofErr w:type="spellStart"/>
      <w:r>
        <w:rPr>
          <w:color w:val="000000"/>
        </w:rPr>
        <w:t>Eqs</w:t>
      </w:r>
      <w:proofErr w:type="spellEnd"/>
      <w:r>
        <w:rPr>
          <w:color w:val="000000"/>
        </w:rPr>
        <w:t xml:space="preserve">. 5 and 6) could differ significantly. As a result, the effect of temperature increases depends on details of each scenario. We illustrate this dependence using the rate function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b</m:t>
            </m:r>
          </m:sub>
        </m:sSub>
        <m:r>
          <w:rPr>
            <w:rFonts w:ascii="Cambria Math" w:hAnsi="Cambria Math"/>
            <w:color w:val="000000"/>
          </w:rPr>
          <m:t>(∙)</m:t>
        </m:r>
      </m:oMath>
      <w:r>
        <w:rPr>
          <w:color w:val="000000"/>
        </w:rPr>
        <w:t xml:space="preserve"> for balsam fir (Eq. 2) and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e</m:t>
            </m:r>
          </m:sub>
        </m:sSub>
        <m:r>
          <w:rPr>
            <w:rFonts w:ascii="Cambria Math" w:hAnsi="Cambria Math"/>
            <w:color w:val="000000"/>
          </w:rPr>
          <m:t>(∙)</m:t>
        </m:r>
      </m:oMath>
      <w:r>
        <w:rPr>
          <w:color w:val="000000"/>
        </w:rPr>
        <w:t xml:space="preserve"> for spruce budworm</w:t>
      </w:r>
      <w:r>
        <w:rPr>
          <w:color w:val="FF0000"/>
        </w:rPr>
        <w:t xml:space="preserve"> </w:t>
      </w:r>
      <w:r>
        <w:rPr>
          <w:color w:val="000000"/>
        </w:rPr>
        <w:t>(Eq. 3) together with a simplified time series of daily mean temperatures as modeled b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361A8E" w14:paraId="02888646" w14:textId="77777777" w:rsidTr="00361A8E">
        <w:tc>
          <w:tcPr>
            <w:tcW w:w="988" w:type="dxa"/>
            <w:vAlign w:val="center"/>
          </w:tcPr>
          <w:p w14:paraId="65557377" w14:textId="77777777" w:rsidR="00361A8E" w:rsidRDefault="00361A8E" w:rsidP="00D70F3A">
            <w:pPr>
              <w:pStyle w:val="NormalWeb"/>
              <w:spacing w:after="0" w:line="480" w:lineRule="auto"/>
              <w:jc w:val="center"/>
            </w:pPr>
          </w:p>
        </w:tc>
        <w:tc>
          <w:tcPr>
            <w:tcW w:w="7087" w:type="dxa"/>
            <w:vAlign w:val="center"/>
          </w:tcPr>
          <w:p w14:paraId="1A3B8F3F" w14:textId="5885A514" w:rsidR="00361A8E" w:rsidRDefault="00C85327" w:rsidP="00D70F3A">
            <w:pPr>
              <w:pStyle w:val="NormalWeb"/>
              <w:spacing w:after="0" w:line="480" w:lineRule="auto"/>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6.9+15</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2π(t-200)</m:t>
                            </m:r>
                          </m:num>
                          <m:den>
                            <m:r>
                              <w:rPr>
                                <w:rFonts w:ascii="Cambria Math" w:hAnsi="Cambria Math"/>
                              </w:rPr>
                              <m:t>365</m:t>
                            </m:r>
                          </m:den>
                        </m:f>
                      </m:e>
                    </m:d>
                  </m:e>
                </m:func>
              </m:oMath>
            </m:oMathPara>
          </w:p>
        </w:tc>
        <w:tc>
          <w:tcPr>
            <w:tcW w:w="987" w:type="dxa"/>
            <w:vAlign w:val="center"/>
          </w:tcPr>
          <w:p w14:paraId="79F336C1" w14:textId="6BFB11A3" w:rsidR="00361A8E" w:rsidRDefault="00361A8E" w:rsidP="00D70F3A">
            <w:pPr>
              <w:pStyle w:val="NormalWeb"/>
              <w:spacing w:after="0" w:line="480" w:lineRule="auto"/>
              <w:jc w:val="center"/>
            </w:pPr>
            <w:r>
              <w:t xml:space="preserve">Eq. </w:t>
            </w:r>
            <w:r w:rsidR="00C85327">
              <w:fldChar w:fldCharType="begin"/>
            </w:r>
            <w:r w:rsidR="00C85327">
              <w:instrText xml:space="preserve"> SEQ Eq \* MERGEFORMAT </w:instrText>
            </w:r>
            <w:r w:rsidR="00C85327">
              <w:fldChar w:fldCharType="separate"/>
            </w:r>
            <w:r>
              <w:rPr>
                <w:noProof/>
              </w:rPr>
              <w:t>7</w:t>
            </w:r>
            <w:r w:rsidR="00C85327">
              <w:rPr>
                <w:noProof/>
              </w:rPr>
              <w:fldChar w:fldCharType="end"/>
            </w:r>
          </w:p>
        </w:tc>
      </w:tr>
    </w:tbl>
    <w:p w14:paraId="127538FB" w14:textId="23D53698" w:rsidR="00361A8E" w:rsidRPr="00361A8E" w:rsidRDefault="00361A8E" w:rsidP="00361A8E">
      <w:pPr>
        <w:spacing w:before="240" w:after="0" w:line="480" w:lineRule="auto"/>
        <w:rPr>
          <w:rFonts w:ascii="Times New Roman" w:eastAsia="Times New Roman" w:hAnsi="Times New Roman" w:cs="Times New Roman"/>
          <w:sz w:val="24"/>
          <w:szCs w:val="24"/>
          <w:lang w:eastAsia="en-CA"/>
        </w:rPr>
      </w:pPr>
      <w:r w:rsidRPr="00361A8E">
        <w:rPr>
          <w:rFonts w:ascii="Times New Roman" w:eastAsia="Times New Roman" w:hAnsi="Times New Roman" w:cs="Times New Roman"/>
          <w:color w:val="000000"/>
          <w:sz w:val="24"/>
          <w:szCs w:val="24"/>
          <w:lang w:eastAsia="en-CA"/>
        </w:rPr>
        <w:t xml:space="preserve">where the mean, amplitude and offset have been chosen to match historical averages in the city of Fredericton (NB, Canada).  We denote the end times of the consumer for the time series </w:t>
      </w:r>
      <w:r w:rsidRPr="00361A8E">
        <w:rPr>
          <w:rFonts w:ascii="Times New Roman" w:eastAsia="Times New Roman" w:hAnsi="Times New Roman" w:cs="Times New Roman"/>
          <w:i/>
          <w:iCs/>
          <w:color w:val="000000"/>
          <w:sz w:val="24"/>
          <w:szCs w:val="24"/>
          <w:lang w:eastAsia="en-CA"/>
        </w:rPr>
        <w:t>x</w:t>
      </w:r>
      <w:r w:rsidRPr="00361A8E">
        <w:rPr>
          <w:rFonts w:ascii="Times New Roman" w:eastAsia="Times New Roman" w:hAnsi="Times New Roman" w:cs="Times New Roman"/>
          <w:i/>
          <w:iCs/>
          <w:color w:val="000000"/>
          <w:sz w:val="24"/>
          <w:szCs w:val="24"/>
          <w:vertAlign w:val="subscript"/>
          <w:lang w:eastAsia="en-CA"/>
        </w:rPr>
        <w:t>i</w:t>
      </w:r>
      <w:r w:rsidRPr="00361A8E">
        <w:rPr>
          <w:rFonts w:ascii="Times New Roman" w:eastAsia="Times New Roman" w:hAnsi="Times New Roman" w:cs="Times New Roman"/>
          <w:i/>
          <w:iCs/>
          <w:color w:val="000000"/>
          <w:sz w:val="24"/>
          <w:szCs w:val="24"/>
          <w:lang w:eastAsia="en-CA"/>
        </w:rPr>
        <w:t>(t)</w:t>
      </w:r>
      <w:r w:rsidRPr="00361A8E">
        <w:rPr>
          <w:rFonts w:ascii="Times New Roman" w:eastAsia="Times New Roman" w:hAnsi="Times New Roman" w:cs="Times New Roman"/>
          <w:color w:val="000000"/>
          <w:sz w:val="24"/>
          <w:szCs w:val="24"/>
          <w:lang w:eastAsia="en-CA"/>
        </w:rPr>
        <w:t xml:space="preserve"> by</w:t>
      </w:r>
      <w:r>
        <w:rPr>
          <w:rFonts w:ascii="Times New Roman" w:eastAsia="Times New Roman" w:hAnsi="Times New Roman" w:cs="Times New Roman"/>
          <w:color w:val="000000"/>
          <w:sz w:val="24"/>
          <w:szCs w:val="24"/>
          <w:lang w:eastAsia="en-CA"/>
        </w:rPr>
        <w:t xml:space="preserve"> </w:t>
      </w:r>
      <w:proofErr w:type="spellStart"/>
      <w:proofErr w:type="gramStart"/>
      <w:r w:rsidRPr="00361A8E">
        <w:rPr>
          <w:rFonts w:ascii="Times New Roman" w:eastAsia="Times New Roman" w:hAnsi="Times New Roman" w:cs="Times New Roman"/>
          <w:i/>
          <w:iCs/>
          <w:color w:val="000000"/>
          <w:sz w:val="24"/>
          <w:szCs w:val="24"/>
          <w:lang w:eastAsia="en-CA"/>
        </w:rPr>
        <w:t>t</w:t>
      </w:r>
      <w:r w:rsidRPr="00361A8E">
        <w:rPr>
          <w:rFonts w:ascii="Times New Roman" w:eastAsia="Times New Roman" w:hAnsi="Times New Roman" w:cs="Times New Roman"/>
          <w:i/>
          <w:iCs/>
          <w:color w:val="000000"/>
          <w:sz w:val="24"/>
          <w:szCs w:val="24"/>
          <w:vertAlign w:val="subscript"/>
          <w:lang w:eastAsia="en-CA"/>
        </w:rPr>
        <w:t>e,i</w:t>
      </w:r>
      <w:proofErr w:type="spellEnd"/>
      <w:proofErr w:type="gramEnd"/>
      <w:r w:rsidRPr="00361A8E">
        <w:rPr>
          <w:rFonts w:ascii="Times New Roman" w:eastAsia="Times New Roman" w:hAnsi="Times New Roman" w:cs="Times New Roman"/>
          <w:i/>
          <w:iCs/>
          <w:color w:val="000000"/>
          <w:sz w:val="24"/>
          <w:szCs w:val="24"/>
          <w:vertAlign w:val="superscript"/>
          <w:lang w:eastAsia="en-CA"/>
        </w:rPr>
        <w:t>*</w:t>
      </w:r>
      <w:r w:rsidRPr="00361A8E">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 xml:space="preserve"> </w:t>
      </w:r>
      <w:r w:rsidRPr="00361A8E">
        <w:rPr>
          <w:rFonts w:ascii="Times New Roman" w:eastAsia="Times New Roman" w:hAnsi="Times New Roman" w:cs="Times New Roman"/>
          <w:color w:val="000000"/>
          <w:sz w:val="24"/>
          <w:szCs w:val="24"/>
          <w:lang w:eastAsia="en-CA"/>
        </w:rPr>
        <w:t>(emergence time) and of the resource by</w:t>
      </w:r>
      <w:r>
        <w:rPr>
          <w:rFonts w:ascii="Times New Roman" w:eastAsia="Times New Roman" w:hAnsi="Times New Roman" w:cs="Times New Roman"/>
          <w:color w:val="000000"/>
          <w:sz w:val="24"/>
          <w:szCs w:val="24"/>
          <w:lang w:eastAsia="en-CA"/>
        </w:rPr>
        <w:t xml:space="preserve"> </w:t>
      </w:r>
      <w:proofErr w:type="spellStart"/>
      <w:r w:rsidRPr="00C2430C">
        <w:rPr>
          <w:rFonts w:ascii="Times New Roman" w:eastAsia="Times New Roman" w:hAnsi="Times New Roman" w:cs="Times New Roman"/>
          <w:i/>
          <w:iCs/>
          <w:color w:val="000000"/>
          <w:sz w:val="24"/>
          <w:szCs w:val="24"/>
          <w:lang w:eastAsia="en-CA"/>
        </w:rPr>
        <w:t>t</w:t>
      </w:r>
      <w:r w:rsidRPr="00C2430C">
        <w:rPr>
          <w:rFonts w:ascii="Times New Roman" w:eastAsia="Times New Roman" w:hAnsi="Times New Roman" w:cs="Times New Roman"/>
          <w:i/>
          <w:iCs/>
          <w:color w:val="000000"/>
          <w:sz w:val="24"/>
          <w:szCs w:val="24"/>
          <w:vertAlign w:val="subscript"/>
          <w:lang w:eastAsia="en-CA"/>
        </w:rPr>
        <w:t>b,i</w:t>
      </w:r>
      <w:proofErr w:type="spellEnd"/>
      <w:r w:rsidRPr="00C2430C">
        <w:rPr>
          <w:rFonts w:ascii="Times New Roman" w:eastAsia="Times New Roman" w:hAnsi="Times New Roman" w:cs="Times New Roman"/>
          <w:i/>
          <w:iCs/>
          <w:color w:val="000000"/>
          <w:sz w:val="24"/>
          <w:szCs w:val="24"/>
          <w:vertAlign w:val="superscript"/>
          <w:lang w:eastAsia="en-CA"/>
        </w:rPr>
        <w:t>*</w:t>
      </w:r>
      <w:r w:rsidRPr="00361A8E">
        <w:rPr>
          <w:rFonts w:ascii="Times New Roman" w:eastAsia="Times New Roman" w:hAnsi="Times New Roman" w:cs="Times New Roman"/>
          <w:color w:val="000000"/>
          <w:sz w:val="24"/>
          <w:szCs w:val="24"/>
          <w:lang w:eastAsia="en-CA"/>
        </w:rPr>
        <w:t xml:space="preserve"> </w:t>
      </w:r>
      <w:r w:rsidR="00C2430C">
        <w:rPr>
          <w:rFonts w:ascii="Times New Roman" w:eastAsia="Times New Roman" w:hAnsi="Times New Roman" w:cs="Times New Roman"/>
          <w:color w:val="000000"/>
          <w:sz w:val="24"/>
          <w:szCs w:val="24"/>
          <w:lang w:eastAsia="en-CA"/>
        </w:rPr>
        <w:t xml:space="preserve"> </w:t>
      </w:r>
      <w:r w:rsidRPr="00361A8E">
        <w:rPr>
          <w:rFonts w:ascii="Times New Roman" w:eastAsia="Times New Roman" w:hAnsi="Times New Roman" w:cs="Times New Roman"/>
          <w:color w:val="000000"/>
          <w:sz w:val="24"/>
          <w:szCs w:val="24"/>
          <w:lang w:eastAsia="en-CA"/>
        </w:rPr>
        <w:t>(budburst time).</w:t>
      </w:r>
    </w:p>
    <w:p w14:paraId="3617AD02" w14:textId="459C2761" w:rsidR="00361A8E" w:rsidRDefault="00361A8E" w:rsidP="00361A8E">
      <w:pPr>
        <w:spacing w:after="0" w:line="480" w:lineRule="auto"/>
        <w:ind w:firstLine="720"/>
        <w:rPr>
          <w:rFonts w:ascii="Times New Roman" w:eastAsia="Times New Roman" w:hAnsi="Times New Roman" w:cs="Times New Roman"/>
          <w:color w:val="000000"/>
          <w:sz w:val="24"/>
          <w:szCs w:val="24"/>
          <w:lang w:eastAsia="en-CA"/>
        </w:rPr>
      </w:pPr>
      <w:r w:rsidRPr="00361A8E">
        <w:rPr>
          <w:rFonts w:ascii="Times New Roman" w:eastAsia="Times New Roman" w:hAnsi="Times New Roman" w:cs="Times New Roman"/>
          <w:color w:val="000000"/>
          <w:sz w:val="24"/>
          <w:szCs w:val="24"/>
          <w:lang w:eastAsia="en-CA"/>
        </w:rPr>
        <w:t>We begin with the scenario that the future temperature time series differs from historical expectation by a constant, i.e., we use Eq 5 to approximate the advance in phenology. In this simplified model, the end of the seasonal resting period for the resource (consumer) occurs on day 127 (131), the rate curve has its highest slope at 7.14 degrees (19.2 degrees), and the end of the resting period advances by about 3.75 (3.88) days per degree increase in mean temperature. The linear approximation in Eq. 5 captures the actual end of the resting period very well (Fig. 2A).  Since the resting period of the resource at historical temperature regimes ends earlier, but advances more slowly with increasing mean temperature than that for the consumer, the mismatch decreases over time.  However, the difference is small (0.13 days per degree increase). We note that with this simplified temperature time series, the balsam fir emerges before the spruce budworm, whereas in reality the budworm usually emerges earlier. More realistic time series give us the empirically observed pattern (see Section 3.2).</w:t>
      </w:r>
    </w:p>
    <w:p w14:paraId="0767C1BB" w14:textId="2FD3B40D" w:rsidR="00791508" w:rsidRDefault="00791508" w:rsidP="00791508">
      <w:pPr>
        <w:spacing w:after="0" w:line="480" w:lineRule="auto"/>
        <w:ind w:firstLine="720"/>
        <w:rPr>
          <w:rFonts w:ascii="Times New Roman" w:eastAsia="Times New Roman" w:hAnsi="Times New Roman" w:cs="Times New Roman"/>
          <w:color w:val="000000"/>
          <w:sz w:val="24"/>
          <w:szCs w:val="24"/>
          <w:lang w:eastAsia="en-CA"/>
        </w:rPr>
      </w:pPr>
      <w:r w:rsidRPr="00791508">
        <w:rPr>
          <w:rFonts w:ascii="Times New Roman" w:eastAsia="Times New Roman" w:hAnsi="Times New Roman" w:cs="Times New Roman"/>
          <w:color w:val="000000"/>
          <w:sz w:val="24"/>
          <w:szCs w:val="24"/>
          <w:lang w:eastAsia="en-CA"/>
        </w:rPr>
        <w:lastRenderedPageBreak/>
        <w:t>In the second scenario, the future time series differs from historical expectation by a short spell of duration</w:t>
      </w:r>
      <w:r>
        <w:rPr>
          <w:rFonts w:ascii="Times New Roman" w:eastAsia="Times New Roman" w:hAnsi="Times New Roman" w:cs="Times New Roman"/>
          <w:color w:val="000000"/>
          <w:sz w:val="24"/>
          <w:szCs w:val="24"/>
          <w:lang w:eastAsia="en-CA"/>
        </w:rPr>
        <w:t xml:space="preserve"> </w:t>
      </w:r>
      <m:oMath>
        <m:r>
          <w:rPr>
            <w:rFonts w:ascii="Cambria Math" w:eastAsia="Times New Roman" w:hAnsi="Cambria Math" w:cs="Times New Roman"/>
            <w:color w:val="000000"/>
            <w:sz w:val="24"/>
            <w:szCs w:val="24"/>
            <w:lang w:eastAsia="en-CA"/>
          </w:rPr>
          <m:t>∆t</m:t>
        </m:r>
      </m:oMath>
      <w:r w:rsidRPr="00791508">
        <w:rPr>
          <w:rFonts w:ascii="Times New Roman" w:eastAsia="Times New Roman" w:hAnsi="Times New Roman" w:cs="Times New Roman"/>
          <w:color w:val="000000"/>
          <w:sz w:val="24"/>
          <w:szCs w:val="24"/>
          <w:lang w:eastAsia="en-CA"/>
        </w:rPr>
        <w:t xml:space="preserve"> and temperature difference</w:t>
      </w:r>
      <w:r>
        <w:rPr>
          <w:rFonts w:ascii="Times New Roman" w:eastAsia="Times New Roman" w:hAnsi="Times New Roman" w:cs="Times New Roman"/>
          <w:color w:val="000000"/>
          <w:sz w:val="24"/>
          <w:szCs w:val="24"/>
          <w:lang w:eastAsia="en-CA"/>
        </w:rPr>
        <w:t xml:space="preserve"> </w:t>
      </w:r>
      <m:oMath>
        <m:r>
          <w:rPr>
            <w:rFonts w:ascii="Cambria Math" w:eastAsia="Times New Roman" w:hAnsi="Cambria Math" w:cs="Times New Roman"/>
            <w:color w:val="000000"/>
            <w:sz w:val="24"/>
            <w:szCs w:val="24"/>
            <w:lang w:eastAsia="en-CA"/>
          </w:rPr>
          <m:t>∆x</m:t>
        </m:r>
      </m:oMath>
      <w:r w:rsidRPr="00791508">
        <w:rPr>
          <w:rFonts w:ascii="Times New Roman" w:eastAsia="Times New Roman" w:hAnsi="Times New Roman" w:cs="Times New Roman"/>
          <w:color w:val="000000"/>
          <w:sz w:val="24"/>
          <w:szCs w:val="24"/>
          <w:lang w:eastAsia="en-CA"/>
        </w:rPr>
        <w:t>. We apply the corresponding formula (Eq. 6) to each species. Then the mismatch changes according to</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791508" w14:paraId="37782798" w14:textId="77777777" w:rsidTr="00791508">
        <w:tc>
          <w:tcPr>
            <w:tcW w:w="988" w:type="dxa"/>
            <w:vAlign w:val="center"/>
          </w:tcPr>
          <w:p w14:paraId="2C96331F" w14:textId="77777777" w:rsidR="00791508" w:rsidRDefault="00791508" w:rsidP="00D70F3A">
            <w:pPr>
              <w:pStyle w:val="NormalWeb"/>
              <w:spacing w:after="0" w:line="480" w:lineRule="auto"/>
              <w:jc w:val="center"/>
            </w:pPr>
          </w:p>
        </w:tc>
        <w:tc>
          <w:tcPr>
            <w:tcW w:w="7087" w:type="dxa"/>
            <w:vAlign w:val="center"/>
          </w:tcPr>
          <w:p w14:paraId="1933F6D1" w14:textId="51BF1DB3" w:rsidR="00791508" w:rsidRDefault="00C85327" w:rsidP="00791508">
            <w:pPr>
              <w:pStyle w:val="NormalWeb"/>
              <w:spacing w:after="0" w:line="480" w:lineRule="auto"/>
              <w:ind w:left="40"/>
              <w:jc w:val="center"/>
            </w:pPr>
            <m:oMathPara>
              <m:oMath>
                <m:limLow>
                  <m:limLowPr>
                    <m:ctrlPr>
                      <w:rPr>
                        <w:rFonts w:ascii="Cambria Math" w:hAnsi="Cambria Math"/>
                        <w:i/>
                      </w:rPr>
                    </m:ctrlPr>
                  </m:limLowPr>
                  <m:e>
                    <m:groupChr>
                      <m:groupChrPr>
                        <m:ctrlPr>
                          <w:rPr>
                            <w:rFonts w:ascii="Cambria Math" w:hAnsi="Cambria Math"/>
                            <w:i/>
                          </w:rPr>
                        </m:ctrlPr>
                      </m:groupChrPr>
                      <m:e>
                        <m:sSubSup>
                          <m:sSubSupPr>
                            <m:ctrlPr>
                              <w:rPr>
                                <w:rFonts w:ascii="Cambria Math" w:hAnsi="Cambria Math"/>
                                <w:i/>
                              </w:rPr>
                            </m:ctrlPr>
                          </m:sSubSupPr>
                          <m:e>
                            <m:r>
                              <w:rPr>
                                <w:rFonts w:ascii="Cambria Math" w:hAnsi="Cambria Math"/>
                              </w:rPr>
                              <m:t>t</m:t>
                            </m:r>
                          </m:e>
                          <m:sub>
                            <m:r>
                              <w:rPr>
                                <w:rFonts w:ascii="Cambria Math" w:hAnsi="Cambria Math"/>
                              </w:rPr>
                              <m:t>e,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b,2</m:t>
                            </m:r>
                          </m:sub>
                          <m:sup>
                            <m:r>
                              <w:rPr>
                                <w:rFonts w:ascii="Cambria Math" w:hAnsi="Cambria Math"/>
                              </w:rPr>
                              <m:t>*</m:t>
                            </m:r>
                          </m:sup>
                        </m:sSubSup>
                      </m:e>
                    </m:groupChr>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sSubSup>
                              <m:sSubSupPr>
                                <m:ctrlPr>
                                  <w:rPr>
                                    <w:rFonts w:ascii="Cambria Math" w:hAnsi="Cambria Math"/>
                                    <w:i/>
                                  </w:rPr>
                                </m:ctrlPr>
                              </m:sSubSupPr>
                              <m:e>
                                <m:r>
                                  <w:rPr>
                                    <w:rFonts w:ascii="Cambria Math" w:hAnsi="Cambria Math"/>
                                  </w:rPr>
                                  <m:t>t</m:t>
                                </m:r>
                              </m:e>
                              <m:sub>
                                <m:r>
                                  <w:rPr>
                                    <w:rFonts w:ascii="Cambria Math" w:hAnsi="Cambria Math"/>
                                  </w:rPr>
                                  <m:t>e,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b,1</m:t>
                                </m:r>
                              </m:sub>
                              <m:sup>
                                <m:r>
                                  <w:rPr>
                                    <w:rFonts w:ascii="Cambria Math" w:hAnsi="Cambria Math"/>
                                  </w:rPr>
                                  <m:t>*</m:t>
                                </m:r>
                              </m:sup>
                            </m:sSubSup>
                          </m:e>
                        </m:groupChr>
                        <m:r>
                          <w:rPr>
                            <w:rFonts w:ascii="Cambria Math" w:hAnsi="Cambria Math"/>
                          </w:rPr>
                          <m:t>-∆x∆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sSup>
                                      <m:sSupPr>
                                        <m:ctrlPr>
                                          <w:rPr>
                                            <w:rFonts w:ascii="Cambria Math" w:hAnsi="Cambria Math"/>
                                            <w:i/>
                                          </w:rPr>
                                        </m:ctrlPr>
                                      </m:sSupPr>
                                      <m:e>
                                        <m:r>
                                          <w:rPr>
                                            <w:rFonts w:ascii="Cambria Math" w:hAnsi="Cambria Math"/>
                                          </w:rPr>
                                          <m:t>R</m:t>
                                        </m:r>
                                      </m:e>
                                      <m:sup>
                                        <m:r>
                                          <w:rPr>
                                            <w:rFonts w:ascii="Cambria Math" w:hAnsi="Cambria Math"/>
                                          </w:rPr>
                                          <m:t>'</m:t>
                                        </m:r>
                                      </m:sup>
                                    </m:sSup>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e>
                                </m:d>
                                <m:r>
                                  <w:rPr>
                                    <w:rFonts w:ascii="Cambria Math" w:hAnsi="Cambria Math"/>
                                  </w:rPr>
                                  <m:t>)</m:t>
                                </m:r>
                              </m:num>
                              <m:den>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e,1</m:t>
                                        </m:r>
                                      </m:sub>
                                      <m:sup>
                                        <m:r>
                                          <w:rPr>
                                            <w:rFonts w:ascii="Cambria Math" w:hAnsi="Cambria Math"/>
                                          </w:rPr>
                                          <m:t>*</m:t>
                                        </m:r>
                                      </m:sup>
                                    </m:sSubSup>
                                  </m:e>
                                </m:d>
                                <m:r>
                                  <w:rPr>
                                    <w:rFonts w:ascii="Cambria Math" w:hAnsi="Cambria Math"/>
                                  </w:rPr>
                                  <m:t>)</m:t>
                                </m:r>
                              </m:den>
                            </m:f>
                            <m:r>
                              <w:rPr>
                                <w:rFonts w:ascii="Cambria Math" w:hAnsi="Cambria Math"/>
                              </w:rPr>
                              <m:t>-</m:t>
                            </m:r>
                            <m:f>
                              <m:fPr>
                                <m:ctrlPr>
                                  <w:rPr>
                                    <w:rFonts w:ascii="Cambria Math" w:hAnsi="Cambria Math"/>
                                    <w:i/>
                                  </w:rPr>
                                </m:ctrlPr>
                              </m:fPr>
                              <m:num>
                                <m:sSub>
                                  <m:sSubPr>
                                    <m:ctrlPr>
                                      <w:rPr>
                                        <w:rFonts w:ascii="Cambria Math" w:hAnsi="Cambria Math"/>
                                        <w:i/>
                                      </w:rPr>
                                    </m:ctrlPr>
                                  </m:sSubPr>
                                  <m:e>
                                    <m:sSup>
                                      <m:sSupPr>
                                        <m:ctrlPr>
                                          <w:rPr>
                                            <w:rFonts w:ascii="Cambria Math" w:hAnsi="Cambria Math"/>
                                            <w:i/>
                                          </w:rPr>
                                        </m:ctrlPr>
                                      </m:sSupPr>
                                      <m:e>
                                        <m:r>
                                          <w:rPr>
                                            <w:rFonts w:ascii="Cambria Math" w:hAnsi="Cambria Math"/>
                                          </w:rPr>
                                          <m:t>R</m:t>
                                        </m:r>
                                      </m:e>
                                      <m:sup>
                                        <m:r>
                                          <w:rPr>
                                            <w:rFonts w:ascii="Cambria Math" w:hAnsi="Cambria Math"/>
                                          </w:rPr>
                                          <m:t>'</m:t>
                                        </m:r>
                                      </m:sup>
                                    </m:sSup>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e>
                                </m:d>
                                <m:r>
                                  <w:rPr>
                                    <w:rFonts w:ascii="Cambria Math" w:hAnsi="Cambria Math"/>
                                  </w:rPr>
                                  <m:t>)</m:t>
                                </m:r>
                              </m:num>
                              <m:den>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e,1</m:t>
                                        </m:r>
                                      </m:sub>
                                      <m:sup>
                                        <m:r>
                                          <w:rPr>
                                            <w:rFonts w:ascii="Cambria Math" w:hAnsi="Cambria Math"/>
                                          </w:rPr>
                                          <m:t>*</m:t>
                                        </m:r>
                                      </m:sup>
                                    </m:sSubSup>
                                  </m:e>
                                </m:d>
                                <m:r>
                                  <w:rPr>
                                    <w:rFonts w:ascii="Cambria Math" w:hAnsi="Cambria Math"/>
                                  </w:rPr>
                                  <m:t>)</m:t>
                                </m:r>
                              </m:den>
                            </m:f>
                          </m:e>
                        </m:d>
                      </m:e>
                      <m:lim>
                        <m:r>
                          <w:rPr>
                            <w:rFonts w:ascii="Cambria Math" w:hAnsi="Cambria Math"/>
                          </w:rPr>
                          <m:t xml:space="preserve">mismatch </m:t>
                        </m:r>
                        <m:r>
                          <w:rPr>
                            <w:rFonts w:ascii="Cambria Math" w:hAnsi="Cambria Math"/>
                          </w:rPr>
                          <m:t>1</m:t>
                        </m:r>
                      </m:lim>
                    </m:limLow>
                  </m:e>
                  <m:lim>
                    <m:r>
                      <w:rPr>
                        <w:rFonts w:ascii="Cambria Math" w:hAnsi="Cambria Math"/>
                      </w:rPr>
                      <m:t xml:space="preserve">mismatch </m:t>
                    </m:r>
                    <m:r>
                      <w:rPr>
                        <w:rFonts w:ascii="Cambria Math" w:hAnsi="Cambria Math"/>
                      </w:rPr>
                      <m:t>2</m:t>
                    </m:r>
                  </m:lim>
                </m:limLow>
                <m:r>
                  <w:rPr>
                    <w:rFonts w:ascii="Cambria Math" w:hAnsi="Cambria Math"/>
                  </w:rPr>
                  <m:t>.</m:t>
                </m:r>
              </m:oMath>
            </m:oMathPara>
          </w:p>
        </w:tc>
        <w:tc>
          <w:tcPr>
            <w:tcW w:w="987" w:type="dxa"/>
            <w:vAlign w:val="center"/>
          </w:tcPr>
          <w:p w14:paraId="79907F7F" w14:textId="68B08E8A" w:rsidR="00791508" w:rsidRDefault="00791508" w:rsidP="00D70F3A">
            <w:pPr>
              <w:pStyle w:val="NormalWeb"/>
              <w:spacing w:after="0" w:line="480" w:lineRule="auto"/>
              <w:jc w:val="center"/>
            </w:pPr>
            <w:r>
              <w:t xml:space="preserve">Eq. </w:t>
            </w:r>
            <w:r w:rsidR="00C85327">
              <w:fldChar w:fldCharType="begin"/>
            </w:r>
            <w:r w:rsidR="00C85327">
              <w:instrText xml:space="preserve"> SEQ Eq \* MERGEFORMAT </w:instrText>
            </w:r>
            <w:r w:rsidR="00C85327">
              <w:fldChar w:fldCharType="separate"/>
            </w:r>
            <w:r>
              <w:rPr>
                <w:noProof/>
              </w:rPr>
              <w:t>8</w:t>
            </w:r>
            <w:r w:rsidR="00C85327">
              <w:rPr>
                <w:noProof/>
              </w:rPr>
              <w:fldChar w:fldCharType="end"/>
            </w:r>
          </w:p>
        </w:tc>
      </w:tr>
    </w:tbl>
    <w:p w14:paraId="49ECD5F5" w14:textId="4D84B018" w:rsidR="00DF6368" w:rsidRPr="00DF6368" w:rsidRDefault="00DF6368" w:rsidP="00DF6368">
      <w:pPr>
        <w:spacing w:before="240" w:after="0" w:line="480" w:lineRule="auto"/>
        <w:ind w:firstLine="720"/>
        <w:rPr>
          <w:rFonts w:ascii="Times New Roman" w:eastAsia="Times New Roman" w:hAnsi="Times New Roman" w:cs="Times New Roman"/>
          <w:sz w:val="24"/>
          <w:szCs w:val="24"/>
          <w:lang w:eastAsia="en-CA"/>
        </w:rPr>
      </w:pPr>
      <w:r w:rsidRPr="00DF6368">
        <w:rPr>
          <w:rFonts w:ascii="Times New Roman" w:eastAsia="Times New Roman" w:hAnsi="Times New Roman" w:cs="Times New Roman"/>
          <w:color w:val="000000"/>
          <w:sz w:val="24"/>
          <w:szCs w:val="24"/>
          <w:lang w:eastAsia="en-CA"/>
        </w:rPr>
        <w:t>Since the resource emerges roughly four days prior to the consumer under historical expectations in our simplified time series (see preceding scenario), mismatch 1 is positive. As in the theoretical example above, the resource is more sensitive to lower temperatures than the consumer (Fig</w:t>
      </w:r>
      <w:r>
        <w:rPr>
          <w:rFonts w:ascii="Times New Roman" w:eastAsia="Times New Roman" w:hAnsi="Times New Roman" w:cs="Times New Roman"/>
          <w:color w:val="000000"/>
          <w:sz w:val="24"/>
          <w:szCs w:val="24"/>
          <w:lang w:eastAsia="en-CA"/>
        </w:rPr>
        <w:t>.</w:t>
      </w:r>
      <w:r w:rsidRPr="00DF6368">
        <w:rPr>
          <w:rFonts w:ascii="Times New Roman" w:eastAsia="Times New Roman" w:hAnsi="Times New Roman" w:cs="Times New Roman"/>
          <w:color w:val="000000"/>
          <w:sz w:val="24"/>
          <w:szCs w:val="24"/>
          <w:lang w:eastAsia="en-CA"/>
        </w:rPr>
        <w:t xml:space="preserve"> 2B). In fact, the sensitivity of the resource is a relatively narrow peak around the maximum at </w:t>
      </w:r>
      <w:r w:rsidRPr="00DF6368">
        <w:rPr>
          <w:rFonts w:ascii="Times New Roman" w:eastAsia="Times New Roman" w:hAnsi="Times New Roman" w:cs="Times New Roman"/>
          <w:i/>
          <w:iCs/>
          <w:color w:val="000000"/>
          <w:sz w:val="24"/>
          <w:szCs w:val="24"/>
          <w:lang w:eastAsia="en-CA"/>
        </w:rPr>
        <w:t>x=c</w:t>
      </w:r>
      <w:r w:rsidRPr="00DF6368">
        <w:rPr>
          <w:rFonts w:ascii="Times New Roman" w:eastAsia="Times New Roman" w:hAnsi="Times New Roman" w:cs="Times New Roman"/>
          <w:i/>
          <w:iCs/>
          <w:color w:val="000000"/>
          <w:sz w:val="24"/>
          <w:szCs w:val="24"/>
          <w:vertAlign w:val="subscript"/>
          <w:lang w:eastAsia="en-CA"/>
        </w:rPr>
        <w:t>1</w:t>
      </w:r>
      <w:r w:rsidRPr="00DF6368">
        <w:rPr>
          <w:rFonts w:ascii="Times New Roman" w:eastAsia="Times New Roman" w:hAnsi="Times New Roman" w:cs="Times New Roman"/>
          <w:color w:val="000000"/>
          <w:sz w:val="24"/>
          <w:szCs w:val="24"/>
          <w:lang w:eastAsia="en-CA"/>
        </w:rPr>
        <w:t xml:space="preserve">. The sensitivity of the consumer peaks at much higher temperatures (higher, in fact, than usually arise before emergence), but the peak is much broader than for the resource. Hence, the phenology of the consumer will advance noticeably no matter when a warm spell occurs, whereas the phenology of the resource will advance noticeably only when it occurs near the temperature </w:t>
      </w:r>
      <w:r w:rsidRPr="00DF6368">
        <w:rPr>
          <w:rFonts w:ascii="Times New Roman" w:eastAsia="Times New Roman" w:hAnsi="Times New Roman" w:cs="Times New Roman"/>
          <w:i/>
          <w:iCs/>
          <w:color w:val="000000"/>
          <w:sz w:val="24"/>
          <w:szCs w:val="24"/>
          <w:lang w:eastAsia="en-CA"/>
        </w:rPr>
        <w:t>x=c</w:t>
      </w:r>
      <w:r w:rsidRPr="00DF6368">
        <w:rPr>
          <w:rFonts w:ascii="Times New Roman" w:eastAsia="Times New Roman" w:hAnsi="Times New Roman" w:cs="Times New Roman"/>
          <w:i/>
          <w:iCs/>
          <w:color w:val="000000"/>
          <w:sz w:val="24"/>
          <w:szCs w:val="24"/>
          <w:vertAlign w:val="subscript"/>
          <w:lang w:eastAsia="en-CA"/>
        </w:rPr>
        <w:t>1</w:t>
      </w:r>
      <w:r w:rsidRPr="00DF6368">
        <w:rPr>
          <w:rFonts w:ascii="Times New Roman" w:eastAsia="Times New Roman" w:hAnsi="Times New Roman" w:cs="Times New Roman"/>
          <w:color w:val="000000"/>
          <w:sz w:val="24"/>
          <w:szCs w:val="24"/>
          <w:lang w:eastAsia="en-CA"/>
        </w:rPr>
        <w:t>. In addition, the rate function at emergence (the denominators in Eq</w:t>
      </w:r>
      <w:r w:rsidR="00B87B89">
        <w:rPr>
          <w:rFonts w:ascii="Times New Roman" w:eastAsia="Times New Roman" w:hAnsi="Times New Roman" w:cs="Times New Roman"/>
          <w:color w:val="000000"/>
          <w:sz w:val="24"/>
          <w:szCs w:val="24"/>
          <w:lang w:eastAsia="en-CA"/>
        </w:rPr>
        <w:t>.</w:t>
      </w:r>
      <w:r w:rsidRPr="00DF6368">
        <w:rPr>
          <w:rFonts w:ascii="Times New Roman" w:eastAsia="Times New Roman" w:hAnsi="Times New Roman" w:cs="Times New Roman"/>
          <w:color w:val="000000"/>
          <w:sz w:val="24"/>
          <w:szCs w:val="24"/>
          <w:lang w:eastAsia="en-CA"/>
        </w:rPr>
        <w:t xml:space="preserve"> 8) </w:t>
      </w:r>
      <w:r w:rsidR="00B87B89" w:rsidRPr="00DF6368">
        <w:rPr>
          <w:rFonts w:ascii="Times New Roman" w:eastAsia="Times New Roman" w:hAnsi="Times New Roman" w:cs="Times New Roman"/>
          <w:color w:val="000000"/>
          <w:sz w:val="24"/>
          <w:szCs w:val="24"/>
          <w:lang w:eastAsia="en-CA"/>
        </w:rPr>
        <w:t>differs</w:t>
      </w:r>
      <w:r w:rsidRPr="00DF6368">
        <w:rPr>
          <w:rFonts w:ascii="Times New Roman" w:eastAsia="Times New Roman" w:hAnsi="Times New Roman" w:cs="Times New Roman"/>
          <w:color w:val="000000"/>
          <w:sz w:val="24"/>
          <w:szCs w:val="24"/>
          <w:lang w:eastAsia="en-CA"/>
        </w:rPr>
        <w:t xml:space="preserve"> vastly between the two species. For our particular time series, the values are </w:t>
      </w:r>
      <m:oMath>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R</m:t>
            </m:r>
          </m:e>
          <m:sub>
            <m:r>
              <w:rPr>
                <w:rFonts w:ascii="Cambria Math" w:eastAsia="Times New Roman" w:hAnsi="Cambria Math" w:cs="Times New Roman"/>
                <w:color w:val="000000"/>
                <w:sz w:val="24"/>
                <w:szCs w:val="24"/>
                <w:lang w:eastAsia="en-CA"/>
              </w:rPr>
              <m:t>b</m:t>
            </m:r>
          </m:sub>
        </m:sSub>
        <m:d>
          <m:dPr>
            <m:ctrlPr>
              <w:rPr>
                <w:rFonts w:ascii="Cambria Math" w:eastAsia="Times New Roman" w:hAnsi="Cambria Math" w:cs="Times New Roman"/>
                <w:i/>
                <w:color w:val="000000"/>
                <w:sz w:val="24"/>
                <w:szCs w:val="24"/>
                <w:lang w:eastAsia="en-CA"/>
              </w:rPr>
            </m:ctrlPr>
          </m:dPr>
          <m:e>
            <m:r>
              <w:rPr>
                <w:rFonts w:ascii="Cambria Math" w:eastAsia="Times New Roman" w:hAnsi="Cambria Math" w:cs="Times New Roman"/>
                <w:color w:val="000000"/>
                <w:sz w:val="24"/>
                <w:szCs w:val="24"/>
                <w:lang w:eastAsia="en-CA"/>
              </w:rPr>
              <m:t>x</m:t>
            </m:r>
            <m:d>
              <m:dPr>
                <m:ctrlPr>
                  <w:rPr>
                    <w:rFonts w:ascii="Cambria Math" w:eastAsia="Times New Roman" w:hAnsi="Cambria Math" w:cs="Times New Roman"/>
                    <w:i/>
                    <w:color w:val="000000"/>
                    <w:sz w:val="24"/>
                    <w:szCs w:val="24"/>
                    <w:lang w:eastAsia="en-CA"/>
                  </w:rPr>
                </m:ctrlPr>
              </m:dPr>
              <m:e>
                <m:sSubSup>
                  <m:sSubSupPr>
                    <m:ctrlPr>
                      <w:rPr>
                        <w:rFonts w:ascii="Cambria Math" w:eastAsia="Times New Roman" w:hAnsi="Cambria Math" w:cs="Times New Roman"/>
                        <w:i/>
                        <w:color w:val="000000"/>
                        <w:sz w:val="24"/>
                        <w:szCs w:val="24"/>
                        <w:lang w:eastAsia="en-CA"/>
                      </w:rPr>
                    </m:ctrlPr>
                  </m:sSubSupPr>
                  <m:e>
                    <m:r>
                      <w:rPr>
                        <w:rFonts w:ascii="Cambria Math" w:eastAsia="Times New Roman" w:hAnsi="Cambria Math" w:cs="Times New Roman"/>
                        <w:color w:val="000000"/>
                        <w:sz w:val="24"/>
                        <w:szCs w:val="24"/>
                        <w:lang w:eastAsia="en-CA"/>
                      </w:rPr>
                      <m:t>b</m:t>
                    </m:r>
                  </m:e>
                  <m:sub>
                    <m:r>
                      <w:rPr>
                        <w:rFonts w:ascii="Cambria Math" w:eastAsia="Times New Roman" w:hAnsi="Cambria Math" w:cs="Times New Roman"/>
                        <w:color w:val="000000"/>
                        <w:sz w:val="24"/>
                        <w:szCs w:val="24"/>
                        <w:lang w:eastAsia="en-CA"/>
                      </w:rPr>
                      <m:t>1,b</m:t>
                    </m:r>
                  </m:sub>
                  <m:sup>
                    <m:r>
                      <w:rPr>
                        <w:rFonts w:ascii="Cambria Math" w:eastAsia="Times New Roman" w:hAnsi="Cambria Math" w:cs="Times New Roman"/>
                        <w:color w:val="000000"/>
                        <w:sz w:val="24"/>
                        <w:szCs w:val="24"/>
                        <w:lang w:eastAsia="en-CA"/>
                      </w:rPr>
                      <m:t>*</m:t>
                    </m:r>
                  </m:sup>
                </m:sSubSup>
              </m:e>
            </m:d>
          </m:e>
        </m:d>
        <m:r>
          <w:rPr>
            <w:rFonts w:ascii="Cambria Math" w:eastAsia="Times New Roman" w:hAnsi="Cambria Math" w:cs="Times New Roman"/>
            <w:color w:val="000000"/>
            <w:sz w:val="24"/>
            <w:szCs w:val="24"/>
            <w:lang w:eastAsia="en-CA"/>
          </w:rPr>
          <m:t>=0.041</m:t>
        </m:r>
      </m:oMath>
      <w:r w:rsidR="003523A0">
        <w:rPr>
          <w:rFonts w:ascii="Times New Roman" w:eastAsia="Times New Roman" w:hAnsi="Times New Roman" w:cs="Times New Roman"/>
          <w:color w:val="000000"/>
          <w:sz w:val="24"/>
          <w:szCs w:val="24"/>
          <w:lang w:eastAsia="en-CA"/>
        </w:rPr>
        <w:t xml:space="preserve"> </w:t>
      </w:r>
      <w:r w:rsidRPr="00DF6368">
        <w:rPr>
          <w:rFonts w:ascii="Times New Roman" w:eastAsia="Times New Roman" w:hAnsi="Times New Roman" w:cs="Times New Roman"/>
          <w:color w:val="000000"/>
          <w:sz w:val="24"/>
          <w:szCs w:val="24"/>
          <w:lang w:eastAsia="en-CA"/>
        </w:rPr>
        <w:t>and</w:t>
      </w:r>
      <w:r w:rsidR="003523A0">
        <w:rPr>
          <w:rFonts w:ascii="Times New Roman" w:eastAsia="Times New Roman" w:hAnsi="Times New Roman" w:cs="Times New Roman"/>
          <w:color w:val="000000"/>
          <w:sz w:val="24"/>
          <w:szCs w:val="24"/>
          <w:lang w:eastAsia="en-CA"/>
        </w:rPr>
        <w:t xml:space="preserve"> </w:t>
      </w:r>
      <m:oMath>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R</m:t>
            </m:r>
          </m:e>
          <m:sub>
            <m:r>
              <w:rPr>
                <w:rFonts w:ascii="Cambria Math" w:eastAsia="Times New Roman" w:hAnsi="Cambria Math" w:cs="Times New Roman"/>
                <w:color w:val="000000"/>
                <w:sz w:val="24"/>
                <w:szCs w:val="24"/>
                <w:lang w:eastAsia="en-CA"/>
              </w:rPr>
              <m:t>e</m:t>
            </m:r>
          </m:sub>
        </m:sSub>
        <m:d>
          <m:dPr>
            <m:ctrlPr>
              <w:rPr>
                <w:rFonts w:ascii="Cambria Math" w:eastAsia="Times New Roman" w:hAnsi="Cambria Math" w:cs="Times New Roman"/>
                <w:i/>
                <w:color w:val="000000"/>
                <w:sz w:val="24"/>
                <w:szCs w:val="24"/>
                <w:lang w:eastAsia="en-CA"/>
              </w:rPr>
            </m:ctrlPr>
          </m:dPr>
          <m:e>
            <m:r>
              <w:rPr>
                <w:rFonts w:ascii="Cambria Math" w:eastAsia="Times New Roman" w:hAnsi="Cambria Math" w:cs="Times New Roman"/>
                <w:color w:val="000000"/>
                <w:sz w:val="24"/>
                <w:szCs w:val="24"/>
                <w:lang w:eastAsia="en-CA"/>
              </w:rPr>
              <m:t>x</m:t>
            </m:r>
            <m:d>
              <m:dPr>
                <m:ctrlPr>
                  <w:rPr>
                    <w:rFonts w:ascii="Cambria Math" w:eastAsia="Times New Roman" w:hAnsi="Cambria Math" w:cs="Times New Roman"/>
                    <w:i/>
                    <w:color w:val="000000"/>
                    <w:sz w:val="24"/>
                    <w:szCs w:val="24"/>
                    <w:lang w:eastAsia="en-CA"/>
                  </w:rPr>
                </m:ctrlPr>
              </m:dPr>
              <m:e>
                <m:sSubSup>
                  <m:sSubSupPr>
                    <m:ctrlPr>
                      <w:rPr>
                        <w:rFonts w:ascii="Cambria Math" w:eastAsia="Times New Roman" w:hAnsi="Cambria Math" w:cs="Times New Roman"/>
                        <w:i/>
                        <w:color w:val="000000"/>
                        <w:sz w:val="24"/>
                        <w:szCs w:val="24"/>
                        <w:lang w:eastAsia="en-CA"/>
                      </w:rPr>
                    </m:ctrlPr>
                  </m:sSubSupPr>
                  <m:e>
                    <m:r>
                      <w:rPr>
                        <w:rFonts w:ascii="Cambria Math" w:eastAsia="Times New Roman" w:hAnsi="Cambria Math" w:cs="Times New Roman"/>
                        <w:color w:val="000000"/>
                        <w:sz w:val="24"/>
                        <w:szCs w:val="24"/>
                        <w:lang w:eastAsia="en-CA"/>
                      </w:rPr>
                      <m:t>t</m:t>
                    </m:r>
                  </m:e>
                  <m:sub>
                    <m:r>
                      <w:rPr>
                        <w:rFonts w:ascii="Cambria Math" w:eastAsia="Times New Roman" w:hAnsi="Cambria Math" w:cs="Times New Roman"/>
                        <w:color w:val="000000"/>
                        <w:sz w:val="24"/>
                        <w:szCs w:val="24"/>
                        <w:lang w:eastAsia="en-CA"/>
                      </w:rPr>
                      <m:t>1,e</m:t>
                    </m:r>
                  </m:sub>
                  <m:sup>
                    <m:r>
                      <w:rPr>
                        <w:rFonts w:ascii="Cambria Math" w:eastAsia="Times New Roman" w:hAnsi="Cambria Math" w:cs="Times New Roman"/>
                        <w:color w:val="000000"/>
                        <w:sz w:val="24"/>
                        <w:szCs w:val="24"/>
                        <w:lang w:eastAsia="en-CA"/>
                      </w:rPr>
                      <m:t>*</m:t>
                    </m:r>
                  </m:sup>
                </m:sSubSup>
              </m:e>
            </m:d>
          </m:e>
        </m:d>
        <m:r>
          <w:rPr>
            <w:rFonts w:ascii="Cambria Math" w:eastAsia="Times New Roman" w:hAnsi="Cambria Math" w:cs="Times New Roman"/>
            <w:color w:val="000000"/>
            <w:sz w:val="24"/>
            <w:szCs w:val="24"/>
            <w:lang w:eastAsia="en-CA"/>
          </w:rPr>
          <m:t>=0.00198</m:t>
        </m:r>
      </m:oMath>
      <w:r w:rsidRPr="00DF6368">
        <w:rPr>
          <w:rFonts w:ascii="Times New Roman" w:eastAsia="Times New Roman" w:hAnsi="Times New Roman" w:cs="Times New Roman"/>
          <w:color w:val="000000"/>
          <w:sz w:val="24"/>
          <w:szCs w:val="24"/>
          <w:lang w:eastAsia="en-CA"/>
        </w:rPr>
        <w:t xml:space="preserve">, respectively. Consequently, even if the resource is more sensitive than the consumer at the time of the spell </w:t>
      </w:r>
      <w:r w:rsidR="003523A0">
        <w:rPr>
          <w:rFonts w:ascii="Times New Roman" w:eastAsia="Times New Roman" w:hAnsi="Times New Roman" w:cs="Times New Roman"/>
          <w:color w:val="000000"/>
          <w:sz w:val="24"/>
          <w:szCs w:val="24"/>
          <w:lang w:eastAsia="en-CA"/>
        </w:rPr>
        <w:t>(</w:t>
      </w:r>
      <m:oMath>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R'</m:t>
            </m:r>
          </m:e>
          <m:sub>
            <m:r>
              <w:rPr>
                <w:rFonts w:ascii="Cambria Math" w:eastAsia="Times New Roman" w:hAnsi="Cambria Math" w:cs="Times New Roman"/>
                <w:color w:val="000000"/>
                <w:sz w:val="24"/>
                <w:szCs w:val="24"/>
                <w:lang w:eastAsia="en-CA"/>
              </w:rPr>
              <m:t>e</m:t>
            </m:r>
          </m:sub>
        </m:sSub>
        <m:r>
          <w:rPr>
            <w:rFonts w:ascii="Cambria Math" w:eastAsia="Times New Roman" w:hAnsi="Cambria Math" w:cs="Times New Roman"/>
            <w:color w:val="000000"/>
            <w:sz w:val="24"/>
            <w:szCs w:val="24"/>
            <w:lang w:eastAsia="en-CA"/>
          </w:rPr>
          <m:t>&gt;</m:t>
        </m:r>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R'</m:t>
            </m:r>
          </m:e>
          <m:sub>
            <m:r>
              <w:rPr>
                <w:rFonts w:ascii="Cambria Math" w:eastAsia="Times New Roman" w:hAnsi="Cambria Math" w:cs="Times New Roman"/>
                <w:color w:val="000000"/>
                <w:sz w:val="24"/>
                <w:szCs w:val="24"/>
                <w:lang w:eastAsia="en-CA"/>
              </w:rPr>
              <m:t>b</m:t>
            </m:r>
          </m:sub>
        </m:sSub>
      </m:oMath>
      <w:r w:rsidR="003523A0">
        <w:rPr>
          <w:rFonts w:ascii="Times New Roman" w:eastAsia="Times New Roman" w:hAnsi="Times New Roman" w:cs="Times New Roman"/>
          <w:color w:val="000000"/>
          <w:sz w:val="24"/>
          <w:szCs w:val="24"/>
          <w:lang w:eastAsia="en-CA"/>
        </w:rPr>
        <w:t>)</w:t>
      </w:r>
      <w:r w:rsidRPr="00DF6368">
        <w:rPr>
          <w:rFonts w:ascii="Times New Roman" w:eastAsia="Times New Roman" w:hAnsi="Times New Roman" w:cs="Times New Roman"/>
          <w:color w:val="000000"/>
          <w:sz w:val="24"/>
          <w:szCs w:val="24"/>
          <w:lang w:eastAsia="en-CA"/>
        </w:rPr>
        <w:t>, the difference in parentheses in Eq</w:t>
      </w:r>
      <w:r w:rsidR="003523A0">
        <w:rPr>
          <w:rFonts w:ascii="Times New Roman" w:eastAsia="Times New Roman" w:hAnsi="Times New Roman" w:cs="Times New Roman"/>
          <w:color w:val="000000"/>
          <w:sz w:val="24"/>
          <w:szCs w:val="24"/>
          <w:lang w:eastAsia="en-CA"/>
        </w:rPr>
        <w:t>.</w:t>
      </w:r>
      <w:r w:rsidRPr="00DF6368">
        <w:rPr>
          <w:rFonts w:ascii="Times New Roman" w:eastAsia="Times New Roman" w:hAnsi="Times New Roman" w:cs="Times New Roman"/>
          <w:color w:val="000000"/>
          <w:sz w:val="24"/>
          <w:szCs w:val="24"/>
          <w:lang w:eastAsia="en-CA"/>
        </w:rPr>
        <w:t xml:space="preserve"> 8 can still be negative because the denominator in the first term is much larger than in the second. Indeed, this is what happens with the simplified time series and our study system: the phenology of both species advances, and that of the consumer advances more, so that the mismatch decreases, no matter when a warm spell happens. The situation with realistic time series that vary across latitude is more nuanced (see below).</w:t>
      </w:r>
    </w:p>
    <w:p w14:paraId="1DD8E8C7" w14:textId="77777777" w:rsidR="00DF6368" w:rsidRPr="00DF6368" w:rsidRDefault="00DF6368" w:rsidP="00DF6368">
      <w:pPr>
        <w:spacing w:after="0" w:line="240" w:lineRule="auto"/>
        <w:rPr>
          <w:rFonts w:ascii="Times New Roman" w:eastAsia="Times New Roman" w:hAnsi="Times New Roman" w:cs="Times New Roman"/>
          <w:sz w:val="24"/>
          <w:szCs w:val="24"/>
          <w:lang w:eastAsia="en-CA"/>
        </w:rPr>
      </w:pPr>
    </w:p>
    <w:p w14:paraId="2566ECCA" w14:textId="77777777" w:rsidR="00DF6368" w:rsidRPr="00DF6368" w:rsidRDefault="00DF6368" w:rsidP="00DF6368">
      <w:pPr>
        <w:spacing w:after="0" w:line="480" w:lineRule="auto"/>
        <w:ind w:firstLine="720"/>
        <w:rPr>
          <w:rFonts w:ascii="Times New Roman" w:eastAsia="Times New Roman" w:hAnsi="Times New Roman" w:cs="Times New Roman"/>
          <w:sz w:val="24"/>
          <w:szCs w:val="24"/>
          <w:lang w:eastAsia="en-CA"/>
        </w:rPr>
      </w:pPr>
      <w:r w:rsidRPr="00DF6368">
        <w:rPr>
          <w:rFonts w:ascii="Times New Roman" w:eastAsia="Times New Roman" w:hAnsi="Times New Roman" w:cs="Times New Roman"/>
          <w:color w:val="000000"/>
          <w:sz w:val="24"/>
          <w:szCs w:val="24"/>
          <w:lang w:eastAsia="en-CA"/>
        </w:rPr>
        <w:lastRenderedPageBreak/>
        <w:t>Despite their simplicity, these scenarios give us some important insights into the evolution of the mismatch. The advance of the phenology of each species is a nonlinear function of temperature increase and each species has a temperature regime during which its phenology is most sensitive to change, namely when the slope of the rate function is large. The mismatch between two species increases if the phenology of the earlier emerging species advances more quickly, and it decreases if the phenology of the earlier emerging species advances more slowly. A change in mismatch is most likely if the rate accumulation functions of the two species have their maximal slopes far apart.</w:t>
      </w:r>
    </w:p>
    <w:p w14:paraId="438202E6" w14:textId="77777777" w:rsidR="00EB4FB0" w:rsidRPr="00EB4FB0" w:rsidRDefault="00EB4FB0" w:rsidP="00EB4FB0">
      <w:pPr>
        <w:pStyle w:val="Titre2"/>
        <w:rPr>
          <w:rFonts w:ascii="Times New Roman" w:hAnsi="Times New Roman" w:cs="Times New Roman"/>
          <w:b/>
          <w:bCs/>
        </w:rPr>
      </w:pPr>
      <w:r w:rsidRPr="00EB4FB0">
        <w:rPr>
          <w:rFonts w:ascii="Times New Roman" w:hAnsi="Times New Roman" w:cs="Times New Roman"/>
          <w:b/>
          <w:bCs/>
          <w:color w:val="000000"/>
          <w:sz w:val="24"/>
          <w:szCs w:val="24"/>
        </w:rPr>
        <w:t>3.2 Case study: spruce budworm - balsam fir system</w:t>
      </w:r>
    </w:p>
    <w:p w14:paraId="6DB61BE0" w14:textId="77777777" w:rsidR="00EB4FB0" w:rsidRDefault="00EB4FB0" w:rsidP="00EB4FB0"/>
    <w:p w14:paraId="7E58625F" w14:textId="77777777" w:rsidR="00EB4FB0" w:rsidRPr="00EB4FB0" w:rsidRDefault="00EB4FB0" w:rsidP="00EB4FB0">
      <w:pPr>
        <w:pStyle w:val="Titre3"/>
        <w:rPr>
          <w:rFonts w:ascii="Times New Roman" w:hAnsi="Times New Roman" w:cs="Times New Roman"/>
          <w:b/>
          <w:bCs/>
        </w:rPr>
      </w:pPr>
      <w:r w:rsidRPr="00EB4FB0">
        <w:rPr>
          <w:rFonts w:ascii="Times New Roman" w:hAnsi="Times New Roman" w:cs="Times New Roman"/>
          <w:b/>
          <w:bCs/>
          <w:color w:val="000000"/>
        </w:rPr>
        <w:t>3.2.1 Fitting and sensitivity</w:t>
      </w:r>
    </w:p>
    <w:p w14:paraId="1FC2DC69" w14:textId="77777777" w:rsidR="00EB4FB0" w:rsidRDefault="00EB4FB0" w:rsidP="00EB4FB0"/>
    <w:p w14:paraId="118E7267" w14:textId="77777777" w:rsidR="00EB4FB0" w:rsidRDefault="00EB4FB0" w:rsidP="00EB4FB0">
      <w:pPr>
        <w:pStyle w:val="NormalWeb"/>
        <w:spacing w:before="0" w:beforeAutospacing="0" w:after="160" w:afterAutospacing="0" w:line="480" w:lineRule="auto"/>
      </w:pPr>
      <w:r>
        <w:rPr>
          <w:color w:val="000000"/>
        </w:rPr>
        <w:t>We analyzed the residuals of the fitting of the balsam fir model in order to check its quality. The residuals follow a Normal distribution centred on 0 (Fig. 4A). Even more importantly, no obvious pattern can be observed for the residuals across latitude (Fig. 4B) in the range that we used throughout the study. </w:t>
      </w:r>
    </w:p>
    <w:p w14:paraId="20C78D1F" w14:textId="25A1713A" w:rsidR="00EB4FB0" w:rsidRDefault="00EB4FB0" w:rsidP="00EB4FB0">
      <w:pPr>
        <w:pStyle w:val="NormalWeb"/>
        <w:spacing w:before="0" w:beforeAutospacing="0" w:after="160" w:afterAutospacing="0" w:line="480" w:lineRule="auto"/>
      </w:pPr>
      <w:r>
        <w:rPr>
          <w:color w:val="000000"/>
        </w:rPr>
        <w:t xml:space="preserve">    In order to test the accuracy of the models, we compared predicted budburst and emergence date with available data for budburst and emergence dates for two years (2013, 2014) in two sites in Quebec </w:t>
      </w:r>
      <w:r>
        <w:rPr>
          <w:color w:val="000000"/>
        </w:rPr>
        <w:fldChar w:fldCharType="begin" w:fldLock="1"/>
      </w:r>
      <w:r w:rsidR="000D3315">
        <w:rPr>
          <w:color w:val="000000"/>
        </w:rPr>
        <w:instrText>ADDIN CSL_CITATION {"citationItems":[{"id":"ITEM-1","itemData":{"DOI":"10.1002/ece3.4779","abstract":"Climate change is predicted to alter relationships between trophic levels by changing the phenology of interacting species. We tested whether synchrony between two critical phenological events, budburst of host species and larval emergence from diapause of eastern spruce budworm, increased at warmer temperatures in the boreal forest in northeastern Canada. Budburst was up to 4.6 +/- 0.7 days earlier in balsam fir and up to 2.8 +/- 0.8 days earlier in black spruce per degree increase in temperature, in naturally occurring microclimates. Larval emergence from diapause did not exhibit a similar response. Instead, larvae emerged once average ambient temperatures reached 10 degrees C, regardless of differences in microclimate. Phenological synchrony increased with warmer microclimates, tightening the relationship between spruce budworm and its host species. Synchrony increased by up to 4.5 +/- 0.7 days for balsam fir and up to 2.8 +/- 0.8 days for black spruce per degree increase in temperature. Under a warmer climate, defoliation could potentially begin earlier in the season, in which case, damage on the primary host, balsam fir may increase. Black spruce, which escapes severe herbivory because of a 2-week delay in budburst, would become more suitable as a resource for the spruce budworm. The northern boreal forest could become more vulnerable to outbreaks in the future.","author":[{"dropping-particle":"","family":"Pureswaran","given":"Deepa S.","non-dropping-particle":"","parse-names":false,"suffix":""},{"dropping-particle":"","family":"Neau","given":"Mathieu","non-dropping-particle":"","parse-names":false,"suffix":""},{"dropping-particle":"","family":"Marchand","given":"Maryse","non-dropping-particle":"","parse-names":false,"suffix":""},{"dropping-particle":"","family":"Grandpré","given":"Louis","non-dropping-particle":"De","parse-names":false,"suffix":""},{"dropping-particle":"","family":"Kneeshaw","given":"Dan","non-dropping-particle":"","parse-names":false,"suffix":""}],"container-title":"Ecology and Evolution","id":"ITEM-1","issue":"1","issued":{"date-parts":[["2019","1"]]},"page":"576-586","title":"Phenological synchrony between eastern spruce budworm and its host trees increases with warmer temperatures in the boreal forest","type":"article-journal","volume":"9"},"uris":["http://www.mendeley.com/documents/?uuid=caa329af-7627-3d1a-bf8c-9f152dd45384"]}],"mendeley":{"formattedCitation":"(Pureswaran, Neau, Marchand, De Grandpré, &amp; Kneeshaw, 2019)","plainTextFormattedCitation":"(Pureswaran, Neau, Marchand, De Grandpré, &amp; Kneeshaw, 2019)","previouslyFormattedCitation":"(Pureswaran, Neau, Marchand, De Grandpré, &amp; Kneeshaw, 2019)"},"properties":{"noteIndex":0},"schema":"https://github.com/citation-style-language/schema/raw/master/csl-citation.json"}</w:instrText>
      </w:r>
      <w:r>
        <w:rPr>
          <w:color w:val="000000"/>
        </w:rPr>
        <w:fldChar w:fldCharType="separate"/>
      </w:r>
      <w:r w:rsidRPr="00EB4FB0">
        <w:rPr>
          <w:noProof/>
          <w:color w:val="000000"/>
          <w:lang w:val="fr-FR"/>
        </w:rPr>
        <w:t>(Pureswaran, Neau, Marchand, De Grandpré, &amp; Kneeshaw, 2019)</w:t>
      </w:r>
      <w:r>
        <w:rPr>
          <w:color w:val="000000"/>
        </w:rPr>
        <w:fldChar w:fldCharType="end"/>
      </w:r>
      <w:r w:rsidRPr="00EB4FB0">
        <w:rPr>
          <w:color w:val="000000"/>
          <w:lang w:val="fr-FR"/>
        </w:rPr>
        <w:t xml:space="preserve">. </w:t>
      </w:r>
      <w:r>
        <w:rPr>
          <w:color w:val="000000"/>
        </w:rPr>
        <w:t>Measured budburst occurred between day 136 (May 16th) and day 168 (June 17th), in 2013, and between day 149 (May 29th) and day 166 (June 15th), in 2014. The model predicts a median budburst on day 147 (May 27</w:t>
      </w:r>
      <w:r>
        <w:rPr>
          <w:color w:val="000000"/>
          <w:sz w:val="14"/>
          <w:szCs w:val="14"/>
          <w:vertAlign w:val="superscript"/>
        </w:rPr>
        <w:t>th</w:t>
      </w:r>
      <w:r>
        <w:rPr>
          <w:color w:val="000000"/>
        </w:rPr>
        <w:t>) in 2013, and day 148 (May 28</w:t>
      </w:r>
      <w:r>
        <w:rPr>
          <w:color w:val="000000"/>
          <w:sz w:val="14"/>
          <w:szCs w:val="14"/>
          <w:vertAlign w:val="superscript"/>
        </w:rPr>
        <w:t>th</w:t>
      </w:r>
      <w:r>
        <w:rPr>
          <w:color w:val="000000"/>
        </w:rPr>
        <w:t xml:space="preserve">) in 2014. Hence, the tree model shows good accuracy.    A similar test was done on the insect model. According to </w:t>
      </w:r>
      <w:proofErr w:type="spellStart"/>
      <w:r>
        <w:rPr>
          <w:color w:val="000000"/>
        </w:rPr>
        <w:t>Pureswaran</w:t>
      </w:r>
      <w:proofErr w:type="spellEnd"/>
      <w:r>
        <w:rPr>
          <w:color w:val="000000"/>
        </w:rPr>
        <w:t xml:space="preserve">, </w:t>
      </w:r>
      <w:proofErr w:type="spellStart"/>
      <w:r>
        <w:rPr>
          <w:color w:val="000000"/>
        </w:rPr>
        <w:t>Neau</w:t>
      </w:r>
      <w:proofErr w:type="spellEnd"/>
      <w:r>
        <w:rPr>
          <w:color w:val="000000"/>
        </w:rPr>
        <w:t xml:space="preserve">, Marchand, De </w:t>
      </w:r>
      <w:proofErr w:type="spellStart"/>
      <w:r>
        <w:rPr>
          <w:color w:val="000000"/>
        </w:rPr>
        <w:t>Grandpré</w:t>
      </w:r>
      <w:proofErr w:type="spellEnd"/>
      <w:r>
        <w:rPr>
          <w:color w:val="000000"/>
        </w:rPr>
        <w:t xml:space="preserve">, &amp; Kneeshaw (2019), the emergence peak occurred on day 129 (May </w:t>
      </w:r>
      <w:r>
        <w:rPr>
          <w:color w:val="000000"/>
        </w:rPr>
        <w:lastRenderedPageBreak/>
        <w:t>9th) in 2013, and on day 143 (May 23rd) in 2014. The model predicts a median emergence on day 140 (May 20th) in 2013, and day 141 (May 21st) in 2014. The accuracy of the insect model is also satisfactory.  </w:t>
      </w:r>
    </w:p>
    <w:p w14:paraId="227D9E7A" w14:textId="354FB9BA" w:rsidR="00EB4FB0" w:rsidRDefault="00EB4FB0" w:rsidP="00EB4FB0">
      <w:pPr>
        <w:pStyle w:val="NormalWeb"/>
        <w:spacing w:before="0" w:beforeAutospacing="0" w:after="160" w:afterAutospacing="0" w:line="480" w:lineRule="auto"/>
      </w:pPr>
      <w:r>
        <w:rPr>
          <w:color w:val="000000"/>
        </w:rPr>
        <w:t xml:space="preserve">    Our analysis shows that the budworm model is sensitive to most parameters (Fig. 4C). The only exception is </w:t>
      </w:r>
      <w:proofErr w:type="spellStart"/>
      <w:r>
        <w:rPr>
          <w:i/>
          <w:iCs/>
          <w:color w:val="000000"/>
        </w:rPr>
        <w:t>x</w:t>
      </w:r>
      <w:r>
        <w:rPr>
          <w:i/>
          <w:iCs/>
          <w:color w:val="000000"/>
          <w:vertAlign w:val="subscript"/>
        </w:rPr>
        <w:t>m</w:t>
      </w:r>
      <w:proofErr w:type="spellEnd"/>
      <w:r>
        <w:rPr>
          <w:color w:val="000000"/>
        </w:rPr>
        <w:t xml:space="preserve"> (the maximal temperature) since very high temperatures are rare during late winter and spring, and to a certain extent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oMath>
      <w:r>
        <w:rPr>
          <w:color w:val="000000"/>
        </w:rPr>
        <w:t xml:space="preserve">. Increasing parameters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2</m:t>
            </m:r>
          </m:sub>
        </m:sSub>
      </m:oMath>
      <w:r w:rsidR="00171855">
        <w:rPr>
          <w:color w:val="000000"/>
        </w:rPr>
        <w:t>,</w:t>
      </w:r>
      <w:r>
        <w:rPr>
          <w:color w:val="000000"/>
        </w:rPr>
        <w:t xml:space="preserve">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4</m:t>
            </m:r>
          </m:sub>
        </m:sSub>
      </m:oMath>
      <w:r>
        <w:rPr>
          <w:color w:val="000000"/>
        </w:rPr>
        <w:t xml:space="preserve">, and </w:t>
      </w:r>
      <w:proofErr w:type="spellStart"/>
      <w:r w:rsidR="00171855">
        <w:rPr>
          <w:i/>
          <w:iCs/>
          <w:color w:val="000000"/>
        </w:rPr>
        <w:t>x</w:t>
      </w:r>
      <w:r w:rsidR="00171855">
        <w:rPr>
          <w:i/>
          <w:iCs/>
          <w:color w:val="000000"/>
          <w:vertAlign w:val="subscript"/>
        </w:rPr>
        <w:t>b</w:t>
      </w:r>
      <w:proofErr w:type="spellEnd"/>
      <w:r>
        <w:rPr>
          <w:color w:val="000000"/>
        </w:rPr>
        <w:t xml:space="preserve"> (minimal temperature) would delay emergence, while increasing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3</m:t>
            </m:r>
          </m:sub>
        </m:sSub>
      </m:oMath>
      <w:r>
        <w:rPr>
          <w:color w:val="000000"/>
        </w:rPr>
        <w:t xml:space="preserve"> would strongly advance phenology. The tree model is most sensitive to parameters </w:t>
      </w:r>
      <w:r w:rsidR="00171855">
        <w:rPr>
          <w:i/>
          <w:iCs/>
          <w:color w:val="000000"/>
        </w:rPr>
        <w:t>t</w:t>
      </w:r>
      <w:r w:rsidR="00171855">
        <w:rPr>
          <w:i/>
          <w:iCs/>
          <w:color w:val="000000"/>
          <w:vertAlign w:val="subscript"/>
        </w:rPr>
        <w:t>0</w:t>
      </w:r>
      <w:r>
        <w:rPr>
          <w:color w:val="000000"/>
        </w:rPr>
        <w:t xml:space="preserve"> (when the tree starts accumulating heat) and </w:t>
      </w:r>
      <w:proofErr w:type="gramStart"/>
      <w:r>
        <w:rPr>
          <w:i/>
          <w:iCs/>
          <w:color w:val="000000"/>
        </w:rPr>
        <w:t>b</w:t>
      </w:r>
      <w:r>
        <w:rPr>
          <w:color w:val="000000"/>
        </w:rPr>
        <w:t>  (</w:t>
      </w:r>
      <w:proofErr w:type="gramEnd"/>
      <w:r>
        <w:rPr>
          <w:color w:val="000000"/>
        </w:rPr>
        <w:t xml:space="preserve">which drives the speed of accumulation). An increase in </w:t>
      </w:r>
      <w:r w:rsidR="00171855">
        <w:rPr>
          <w:i/>
          <w:iCs/>
          <w:color w:val="000000"/>
        </w:rPr>
        <w:t>t</w:t>
      </w:r>
      <w:r w:rsidR="00171855">
        <w:rPr>
          <w:i/>
          <w:iCs/>
          <w:color w:val="000000"/>
          <w:vertAlign w:val="subscript"/>
        </w:rPr>
        <w:t>0</w:t>
      </w:r>
      <w:r>
        <w:rPr>
          <w:color w:val="000000"/>
        </w:rPr>
        <w:t xml:space="preserve"> would postpone budburst date, while an increase in </w:t>
      </w:r>
      <w:r>
        <w:rPr>
          <w:i/>
          <w:iCs/>
          <w:color w:val="000000"/>
        </w:rPr>
        <w:t>b</w:t>
      </w:r>
      <w:r>
        <w:rPr>
          <w:color w:val="000000"/>
        </w:rPr>
        <w:t xml:space="preserve"> would advance phenology (Fig. 4D).</w:t>
      </w:r>
    </w:p>
    <w:p w14:paraId="48357B59" w14:textId="77777777" w:rsidR="00EB4FB0" w:rsidRPr="00171855" w:rsidRDefault="00EB4FB0" w:rsidP="00EB4FB0">
      <w:pPr>
        <w:pStyle w:val="Titre3"/>
        <w:spacing w:line="480" w:lineRule="auto"/>
        <w:rPr>
          <w:rFonts w:ascii="Times New Roman" w:hAnsi="Times New Roman" w:cs="Times New Roman"/>
          <w:b/>
          <w:bCs/>
        </w:rPr>
      </w:pPr>
      <w:r w:rsidRPr="00171855">
        <w:rPr>
          <w:rFonts w:ascii="Times New Roman" w:hAnsi="Times New Roman" w:cs="Times New Roman"/>
          <w:b/>
          <w:bCs/>
          <w:color w:val="000000"/>
        </w:rPr>
        <w:t>3.2.2 Spruce budworm – Balsam fir system across latitude</w:t>
      </w:r>
    </w:p>
    <w:p w14:paraId="46C9D4AE" w14:textId="77777777" w:rsidR="00EB4FB0" w:rsidRDefault="00EB4FB0" w:rsidP="00EB4FB0">
      <w:pPr>
        <w:pStyle w:val="NormalWeb"/>
        <w:spacing w:before="0" w:beforeAutospacing="0" w:after="160" w:afterAutospacing="0" w:line="480" w:lineRule="auto"/>
      </w:pPr>
      <w:r>
        <w:rPr>
          <w:color w:val="000000"/>
        </w:rPr>
        <w:t>Both emergence (Fig. 5A) and budburst (Fig. 5B) occur later at higher latitudes, although some discrepancies may occur due to altitude. However, insects and trees are not affected by temperatures in the same way. Hence, the mismatch between both events varies across latitude (Fig. 5C). On the one hand, at lower latitudes, emergence is expected to occur 5 to 10 days before budburst. Hence, the whole larvae population may have time to emerge before budburst occurs, which allows larvae to benefit from an important source of nutrients. On the other hand, at higher latitudes, emergence may sometimes occur before budburst and sometimes after. In some years, emergence may occur a few days before the budburst, and larvae may have to wait a few days (up to 10 days), while in other years, emergence may occur a few days after budburst. In brief, insects should be more adapted to their host phenology at lower latitude than at higher latitudes, where larvae may experience some years with harsher conditions than others.</w:t>
      </w:r>
    </w:p>
    <w:p w14:paraId="47F0FEC3" w14:textId="77777777" w:rsidR="00EB4FB0" w:rsidRPr="00171855" w:rsidRDefault="00EB4FB0" w:rsidP="00EB4FB0">
      <w:pPr>
        <w:pStyle w:val="Titre3"/>
        <w:spacing w:line="480" w:lineRule="auto"/>
        <w:rPr>
          <w:rFonts w:ascii="Times New Roman" w:hAnsi="Times New Roman" w:cs="Times New Roman"/>
          <w:b/>
          <w:bCs/>
        </w:rPr>
      </w:pPr>
      <w:r w:rsidRPr="00171855">
        <w:rPr>
          <w:rFonts w:ascii="Times New Roman" w:hAnsi="Times New Roman" w:cs="Times New Roman"/>
          <w:b/>
          <w:bCs/>
          <w:color w:val="000000"/>
        </w:rPr>
        <w:lastRenderedPageBreak/>
        <w:t>3.2.3 Predicted trends according to warming scenarios</w:t>
      </w:r>
    </w:p>
    <w:p w14:paraId="036A59BB" w14:textId="77777777" w:rsidR="00EB4FB0" w:rsidRDefault="00EB4FB0" w:rsidP="00EB4FB0">
      <w:pPr>
        <w:pStyle w:val="NormalWeb"/>
        <w:spacing w:before="0" w:beforeAutospacing="0" w:after="160" w:afterAutospacing="0" w:line="480" w:lineRule="auto"/>
      </w:pPr>
      <w:r>
        <w:rPr>
          <w:color w:val="000000"/>
        </w:rPr>
        <w:t>Across all scenarios, emergence and budburst are expected to occur earlier when temperatures increase. There is still a latitudinal pattern. Warmer scenarios lead to an increase of variance, more than a real shift in date compared to less warm scenarios. Insects and trees react differently to temperature increase. Balsam fir shows a difference between northern and southern sites of 10 days on average. This difference stays roughly the same in case of warmer temperatures (i.e., budburst date is shifted similarly across latitude, see Fig. 5A). On the other hand, emergence of spruce budworm is expected to shift differently across latitude (about 15 days compared to 10 nowadays, see Fig. 5B). </w:t>
      </w:r>
    </w:p>
    <w:p w14:paraId="22011B13" w14:textId="77777777" w:rsidR="00EB4FB0" w:rsidRDefault="00EB4FB0" w:rsidP="00EB4FB0">
      <w:pPr>
        <w:pStyle w:val="NormalWeb"/>
        <w:spacing w:before="0" w:beforeAutospacing="0" w:after="160" w:afterAutospacing="0" w:line="480" w:lineRule="auto"/>
      </w:pPr>
      <w:r>
        <w:rPr>
          <w:color w:val="000000"/>
        </w:rPr>
        <w:t>    Therefore, the mismatch is affected. Southern sites are expected to show emergence occurring before budburst most of the time. In case of a moderate warming scenario (RCP2.6), the waiting time is expected to be short, which would allow the larvae to have access to the nutrient-rich swelling buds and developing needles. Thus, a moderate warming would be beneficial for the insect at low latitudes. In case of greater warming (RCP4.5, RCP8.5), variance may lead to emergence occurring either too early or too late. Larvae may or may not have access to nutrients depending on years. Thus, a greater temperature increase may lead to stronger population variances among years. </w:t>
      </w:r>
    </w:p>
    <w:p w14:paraId="1F786DF6" w14:textId="77777777" w:rsidR="00EB4FB0" w:rsidRDefault="00EB4FB0" w:rsidP="00EB4FB0">
      <w:pPr>
        <w:pStyle w:val="NormalWeb"/>
        <w:spacing w:before="0" w:beforeAutospacing="0" w:after="160" w:afterAutospacing="0" w:line="480" w:lineRule="auto"/>
      </w:pPr>
      <w:r>
        <w:rPr>
          <w:color w:val="000000"/>
        </w:rPr>
        <w:t xml:space="preserve">    On the other hand, in northern sites, all warming scenarios lead to a better synchrony between the insect and its host tree (i.e., a reduced mismatch). The overall pattern looks similar to what is expected nowadays in southern sites. But the variance is expected to be greater with warmer scenarios, which may provoke an increase of insect mortality from time to time, when emergence occurs too late.  </w:t>
      </w:r>
    </w:p>
    <w:p w14:paraId="01EAD18A" w14:textId="77777777" w:rsidR="005A363E" w:rsidRDefault="005A363E" w:rsidP="005A363E">
      <w:pPr>
        <w:pStyle w:val="Titre1"/>
        <w:spacing w:before="240" w:beforeAutospacing="0" w:after="0" w:afterAutospacing="0"/>
      </w:pPr>
      <w:r>
        <w:rPr>
          <w:color w:val="000000"/>
          <w:sz w:val="32"/>
          <w:szCs w:val="32"/>
        </w:rPr>
        <w:lastRenderedPageBreak/>
        <w:t>4. Discussion</w:t>
      </w:r>
    </w:p>
    <w:p w14:paraId="2875573A" w14:textId="77777777" w:rsidR="005A363E" w:rsidRDefault="005A363E" w:rsidP="005A363E"/>
    <w:p w14:paraId="38A01979" w14:textId="77777777" w:rsidR="005A363E" w:rsidRDefault="005A363E" w:rsidP="005A363E">
      <w:pPr>
        <w:pStyle w:val="NormalWeb"/>
        <w:spacing w:before="0" w:beforeAutospacing="0" w:after="160" w:afterAutospacing="0" w:line="480" w:lineRule="auto"/>
        <w:ind w:firstLine="720"/>
      </w:pPr>
      <w:r>
        <w:rPr>
          <w:color w:val="000000"/>
        </w:rPr>
        <w:t>We investigated the effects of temperature on the end of the seasonal resting period, and its consequences on consumer-resource synchrony. </w:t>
      </w:r>
    </w:p>
    <w:p w14:paraId="70FE19C9" w14:textId="77777777" w:rsidR="005A363E" w:rsidRPr="005A363E" w:rsidRDefault="005A363E" w:rsidP="005A363E">
      <w:pPr>
        <w:pStyle w:val="Titre2"/>
        <w:spacing w:line="480" w:lineRule="auto"/>
        <w:rPr>
          <w:rFonts w:ascii="Times New Roman" w:hAnsi="Times New Roman" w:cs="Times New Roman"/>
          <w:b/>
          <w:bCs/>
        </w:rPr>
      </w:pPr>
      <w:r w:rsidRPr="005A363E">
        <w:rPr>
          <w:rFonts w:ascii="Times New Roman" w:hAnsi="Times New Roman" w:cs="Times New Roman"/>
          <w:b/>
          <w:bCs/>
          <w:color w:val="000000"/>
          <w:sz w:val="24"/>
          <w:szCs w:val="24"/>
        </w:rPr>
        <w:t>4.1 Expected impacts of climate change on phenological mismatch between consumer and resource</w:t>
      </w:r>
    </w:p>
    <w:p w14:paraId="5F302443" w14:textId="2B6199A9" w:rsidR="005A363E" w:rsidRDefault="005A363E" w:rsidP="005A363E">
      <w:pPr>
        <w:pStyle w:val="NormalWeb"/>
        <w:spacing w:before="0" w:beforeAutospacing="0" w:after="160" w:afterAutospacing="0" w:line="480" w:lineRule="auto"/>
      </w:pPr>
      <w:r>
        <w:rPr>
          <w:color w:val="000000"/>
        </w:rPr>
        <w:t xml:space="preserve">There is a growing body of literature showing phenological shift among species due to climate change. However, different species do so at different rates </w:t>
      </w:r>
      <w:r w:rsidR="000D3315">
        <w:rPr>
          <w:color w:val="000000"/>
        </w:rPr>
        <w:fldChar w:fldCharType="begin" w:fldLock="1"/>
      </w:r>
      <w:r w:rsidR="000D3315">
        <w:rPr>
          <w:color w:val="000000"/>
        </w:rPr>
        <w:instrText>ADDIN CSL_CITATION {"citationItems":[{"id":"ITEM-1","itemData":{"DOI":"10.1098/rspb.2005.3356","ISSN":"14712970","PMID":"16321776","abstract":"Climate change has led to shifts in phenology in many species distributed widely across taxonomic groups. It is, however, unclear how we should interpret these shifts without some sort of a yardstick: a measure that will reflect how much a species should be shifting to match the change in its environment caused by climate change. Here, we assume that the shift in the phenology of a species' food abundance is, by a first approximation, an appropriate yardstick. We review the few examples that are available, ranging from birds to marine plankton. In almost all of these examples, the phenology of the focal species shifts either too little (five out of 11) or too much (three out of 11) compared to the yardstick. Thus, many species are becoming mistimed due to climate change. We urge researchers with long-term datasets on phenology to link their data with those that may serve as a yardstick, because documentation of the incidence of climate change-induced mistiming is crucial in assessing the impact of global climate change on the natural world. © 2005 The Royal Society.","author":[{"dropping-particle":"","family":"Visser","given":"Marcel E.","non-dropping-particle":"","parse-names":false,"suffix":""},{"dropping-particle":"","family":"Both","given":"Christiaan","non-dropping-particle":"","parse-names":false,"suffix":""}],"container-title":"Proceedings of the Royal Society B: Biological Sciences","id":"ITEM-1","issue":"1581","issued":{"date-parts":[["2005","12","22"]]},"page":"2561-2569","publisher":"Royal Society","title":"Shifts in phenology due to global climate change: The need for a yardstick","type":"article-journal","volume":"272"},"uris":["http://www.mendeley.com/documents/?uuid=171fcd29-6e5c-355e-8773-4339795e3cb7"]}],"mendeley":{"formattedCitation":"(Visser &amp; Both, 2005)","plainTextFormattedCitation":"(Visser &amp; Both, 2005)","previouslyFormattedCitation":"(Visser &amp; Both, 2005)"},"properties":{"noteIndex":0},"schema":"https://github.com/citation-style-language/schema/raw/master/csl-citation.json"}</w:instrText>
      </w:r>
      <w:r w:rsidR="000D3315">
        <w:rPr>
          <w:color w:val="000000"/>
        </w:rPr>
        <w:fldChar w:fldCharType="separate"/>
      </w:r>
      <w:r w:rsidR="000D3315" w:rsidRPr="000D3315">
        <w:rPr>
          <w:noProof/>
          <w:color w:val="000000"/>
        </w:rPr>
        <w:t>(Visser &amp; Both, 2005)</w:t>
      </w:r>
      <w:r w:rsidR="000D3315">
        <w:rPr>
          <w:color w:val="000000"/>
        </w:rPr>
        <w:fldChar w:fldCharType="end"/>
      </w:r>
      <w:r w:rsidR="000D3315">
        <w:rPr>
          <w:color w:val="000000"/>
        </w:rPr>
        <w:fldChar w:fldCharType="begin" w:fldLock="1"/>
      </w:r>
      <w:r w:rsidR="000D3315">
        <w:rPr>
          <w:color w:val="000000"/>
        </w:rPr>
        <w:instrText>ADDIN CSL_CITATION {"citationItems":[{"id":"ITEM-1","itemData":{"DOI":"10.1007/s00484-011-0426-5","ISSN":"00207128","PMID":"21509461","abstract":"Mismatches in phenology between mutually dependent species, resulting from climate change, can have far-reaching consequences throughout an ecosystem at both higher and lower trophic levels. Rising temperatures, due to climate warming, have resulted in advances in development and changes in behaviour of many organisms around the world. However, not all species or phenophases are responding to this increase in temperature at the same rate, thus creating a disruption to previously synchronised interdependent key life-cycle stages. Mismatches have been reported between plants and pollinators, predators and prey, and pests and hosts. Here, we review mismatches between interdependent phenophases at different trophic levels resulting from climate change. We categorized the studies into (1) terrestrial (natural and agricultural) ecosystems, and (2) aquatic (freshwater and marine) ecosystems. As expected, we found reports of 'winners' and 'losers' in each system, such as earlier emergence of prey enabling partial avoidance of predators, potential reductions in crop yield if herbivore pests emerge before their predators and possible declines in marine biodiversity due to disruption in plankton-fish phenologies. Furthermore, in the marine environment rising temperatures have resulted in synchrony in a previously mismatched prey and predator system, resulting in an abrupt population decline in the prey species. The examples reviewed suggest that more research into the complex interactions between species in terrestrial and aquatic ecosystems is necessary to make conclusive predictions of how climate warming may impact the fragile balances within ecosystems in future. © 2011 ISB.","author":[{"dropping-particle":"","family":"Donnelly","given":"Alison","non-dropping-particle":"","parse-names":false,"suffix":""},{"dropping-particle":"","family":"Caffarra","given":"Amelia","non-dropping-particle":"","parse-names":false,"suffix":""},{"dropping-particle":"","family":"O'Neill","given":"Bridget F.","non-dropping-particle":"","parse-names":false,"suffix":""}],"container-title":"International Journal of Biometeorology","id":"ITEM-1","issue":"6","issued":{"date-parts":[["2011","11","21"]]},"page":"805-817","publisher":"Springer","title":"A review of climate-driven mismatches between interdependent phenophases in terrestrial and aquatic ecosystems","type":"article-journal","volume":"55"},"uris":["http://www.mendeley.com/documents/?uuid=b2b2383a-9459-3d9b-b884-b381e867183f"]}],"mendeley":{"formattedCitation":"(Donnelly, Caffarra, &amp; O’Neill, 2011)","plainTextFormattedCitation":"(Donnelly, Caffarra, &amp; O’Neill, 2011)","previouslyFormattedCitation":"(Donnelly, Caffarra, &amp; O’Neill, 2011)"},"properties":{"noteIndex":0},"schema":"https://github.com/citation-style-language/schema/raw/master/csl-citation.json"}</w:instrText>
      </w:r>
      <w:r w:rsidR="000D3315">
        <w:rPr>
          <w:color w:val="000000"/>
        </w:rPr>
        <w:fldChar w:fldCharType="separate"/>
      </w:r>
      <w:r w:rsidR="000D3315" w:rsidRPr="000D3315">
        <w:rPr>
          <w:noProof/>
          <w:color w:val="000000"/>
        </w:rPr>
        <w:t>(Donnelly, Caffarra, &amp; O’Neill, 2011)</w:t>
      </w:r>
      <w:r w:rsidR="000D3315">
        <w:rPr>
          <w:color w:val="000000"/>
        </w:rPr>
        <w:fldChar w:fldCharType="end"/>
      </w:r>
      <w:r w:rsidR="000D3315">
        <w:rPr>
          <w:color w:val="000000"/>
        </w:rPr>
        <w:fldChar w:fldCharType="begin" w:fldLock="1"/>
      </w:r>
      <w:r w:rsidR="000D3315">
        <w:rPr>
          <w:color w:val="000000"/>
        </w:rPr>
        <w:instrText>ADDIN CSL_CITATION {"citationItems":[{"id":"ITEM-1","itemData":{"DOI":"10.1073/pnas.1714511115","abstract":"Shifts in the timing of species interactions are often cited as a consequence of climate change and, if present, are expected to have wide-reaching implications for ecological communities. Our knowledge about these shifts mostly comes from single systems, which have provided no clear picture, thus limiting our understanding of how species interactions may be responding overall. Using a new global database based on long-term data on the seasonal timing of biological events for pairwise species interactions, we find that the relative timing of interacting species has changed substantially in recent decades. The observed shifts are greater in magnitude than before recent climate change began, suggesting that there will be widespread warming-related shifts in the synchrony of species in the future.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id":"ITEM-1","issue":"20","issued":{"date-parts":[["2018","5","15"]]},"page":"5211-5216","title":"Global shifts in the phenological synchrony of species interactions over recent decades","type":"article-journal","volume":"115"},"uris":["http://www.mendeley.com/documents/?uuid=2f7c5568-d44f-42e8-b07e-28522a87d4a1"]}],"mendeley":{"formattedCitation":"(Kharouba et al., 2018)","plainTextFormattedCitation":"(Kharouba et al., 2018)","previouslyFormattedCitation":"(Kharouba et al., 2018)"},"properties":{"noteIndex":0},"schema":"https://github.com/citation-style-language/schema/raw/master/csl-citation.json"}</w:instrText>
      </w:r>
      <w:r w:rsidR="000D3315">
        <w:rPr>
          <w:color w:val="000000"/>
        </w:rPr>
        <w:fldChar w:fldCharType="separate"/>
      </w:r>
      <w:r w:rsidR="000D3315" w:rsidRPr="000D3315">
        <w:rPr>
          <w:noProof/>
          <w:color w:val="000000"/>
        </w:rPr>
        <w:t>(Kharouba et al., 2018)</w:t>
      </w:r>
      <w:r w:rsidR="000D3315">
        <w:rPr>
          <w:color w:val="000000"/>
        </w:rPr>
        <w:fldChar w:fldCharType="end"/>
      </w:r>
      <w:r>
        <w:rPr>
          <w:color w:val="000000"/>
        </w:rPr>
        <w:t xml:space="preserve">. Our model provides a mechanism that links development and temperature. Thus, it specifically formulates the relationship between a change in temperature and the resulting phenological shift. In the likely case where the accumulation function is specific to each species, the effects of a given temperature regime will also be species-specific. Our model also shows that even for a given species, a change in temperature may have different effects depending on the base temperature at which the change is applied. Hence, a warm spell occurring when the slope of development rate is very low may have little effect compared to the same warm spell occurring when development is more sensitive to temperature (i.e., when </w:t>
      </w:r>
      <w:r>
        <w:rPr>
          <w:i/>
          <w:iCs/>
          <w:color w:val="000000"/>
        </w:rPr>
        <w:t>R’</w:t>
      </w:r>
      <w:r>
        <w:rPr>
          <w:color w:val="000000"/>
        </w:rPr>
        <w:t xml:space="preserve"> is high) (see Fig. 2B, and 4.2). Moreover, several consecutive spells will have additive effects. Several warm spells will advance phenology several times, while a cold spell may cancel effects of a warm spell.</w:t>
      </w:r>
    </w:p>
    <w:p w14:paraId="54EBFC13" w14:textId="77777777" w:rsidR="005A363E" w:rsidRDefault="005A363E" w:rsidP="005A363E">
      <w:pPr>
        <w:pStyle w:val="NormalWeb"/>
        <w:spacing w:before="0" w:beforeAutospacing="0" w:after="160" w:afterAutospacing="0" w:line="480" w:lineRule="auto"/>
        <w:ind w:firstLine="720"/>
      </w:pPr>
      <w:r>
        <w:rPr>
          <w:color w:val="000000"/>
        </w:rPr>
        <w:t>In the case of two interacting species, if a consumer shows a response to temperature that differs from that of its resource, a change in climatic patterns may lead to either an increase or a decrease of the mismatch between the two species. This pattern has been already observed in real systems and seems to change at an accelerating rate (</w:t>
      </w:r>
      <w:proofErr w:type="spellStart"/>
      <w:r>
        <w:rPr>
          <w:color w:val="000000"/>
        </w:rPr>
        <w:t>Kharouba</w:t>
      </w:r>
      <w:proofErr w:type="spellEnd"/>
      <w:r>
        <w:rPr>
          <w:color w:val="000000"/>
        </w:rPr>
        <w:t xml:space="preserve"> et al., 2018). Increasing deviation </w:t>
      </w:r>
      <w:r>
        <w:rPr>
          <w:color w:val="000000"/>
        </w:rPr>
        <w:lastRenderedPageBreak/>
        <w:t xml:space="preserve">of climate conditions from </w:t>
      </w:r>
      <w:proofErr w:type="spellStart"/>
      <w:r>
        <w:rPr>
          <w:color w:val="000000"/>
        </w:rPr>
        <w:t>normals</w:t>
      </w:r>
      <w:proofErr w:type="spellEnd"/>
      <w:r>
        <w:rPr>
          <w:color w:val="000000"/>
        </w:rPr>
        <w:t xml:space="preserve"> could be an explanation. This increase could be compounded by increasing rates of spring development as suggested in our general model. </w:t>
      </w:r>
    </w:p>
    <w:p w14:paraId="7C3247A8" w14:textId="77777777" w:rsidR="005A363E" w:rsidRDefault="005A363E" w:rsidP="005A363E">
      <w:pPr>
        <w:pStyle w:val="NormalWeb"/>
        <w:spacing w:before="0" w:beforeAutospacing="0" w:after="160" w:afterAutospacing="0" w:line="480" w:lineRule="auto"/>
        <w:ind w:firstLine="720"/>
      </w:pPr>
      <w:r>
        <w:rPr>
          <w:color w:val="000000"/>
        </w:rPr>
        <w:t>The present study investigates the case of two species whose respective life cycles are driven by the same external factor (i.e., temperature), but in potentially different ways. The resulting synchrony between the two species is an indirect synchrony driven by temperature. This kind of modelling approach is of prime importance to investigate potential effects of global warming on consumer-resource systems (</w:t>
      </w:r>
      <w:proofErr w:type="spellStart"/>
      <w:r>
        <w:rPr>
          <w:color w:val="000000"/>
        </w:rPr>
        <w:t>Chuine</w:t>
      </w:r>
      <w:proofErr w:type="spellEnd"/>
      <w:r>
        <w:rPr>
          <w:color w:val="000000"/>
        </w:rPr>
        <w:t xml:space="preserve"> and </w:t>
      </w:r>
      <w:proofErr w:type="spellStart"/>
      <w:r>
        <w:rPr>
          <w:color w:val="000000"/>
        </w:rPr>
        <w:t>Régnière</w:t>
      </w:r>
      <w:proofErr w:type="spellEnd"/>
      <w:r>
        <w:rPr>
          <w:color w:val="000000"/>
        </w:rPr>
        <w:t>, 2017). Synchrony / mismatch between a consumer and its resource is fundamental to predict future species distribution. Our work improves our ability to predict the direction and the magnitude of the change in phenological synchrony, a research challenge identified by earlier studies (</w:t>
      </w:r>
      <w:proofErr w:type="spellStart"/>
      <w:r>
        <w:rPr>
          <w:color w:val="000000"/>
        </w:rPr>
        <w:t>Kharouba</w:t>
      </w:r>
      <w:proofErr w:type="spellEnd"/>
      <w:r>
        <w:rPr>
          <w:color w:val="000000"/>
        </w:rPr>
        <w:t xml:space="preserve"> et al. 2018).</w:t>
      </w:r>
    </w:p>
    <w:p w14:paraId="2FF3E14F" w14:textId="4305F6B9" w:rsidR="005A363E" w:rsidRDefault="005A363E" w:rsidP="005A363E">
      <w:pPr>
        <w:pStyle w:val="NormalWeb"/>
        <w:spacing w:before="0" w:beforeAutospacing="0" w:after="160" w:afterAutospacing="0" w:line="480" w:lineRule="auto"/>
      </w:pPr>
      <w:r>
        <w:rPr>
          <w:color w:val="000000"/>
        </w:rPr>
        <w:t xml:space="preserve">    This phenological shift may affect persistence of the consumer and/or its resource. For example, an increase of the mismatch between the two species may prevent the consumer from interacting with the resource, which may prevent the consumer from completing its life cycle, and may lead to a decrease in consumer biomass, or even its extirpation from the ecosystem. In some cases, if a subsidiary resource is available, the consumer may switch resources, which has some cascading effects throughout the food chain. On the other hand, a decrease in mismatch may lead to a stronger depletion of the resource, which may cause ripple effects through the food web. Thus, this phenological shift between the consumer and its resource is likely to affect species demography </w:t>
      </w:r>
      <w:r w:rsidR="000D3315">
        <w:rPr>
          <w:color w:val="000000"/>
        </w:rPr>
        <w:fldChar w:fldCharType="begin" w:fldLock="1"/>
      </w:r>
      <w:r w:rsidR="000D3315">
        <w:rPr>
          <w:color w:val="000000"/>
        </w:rPr>
        <w:instrText>ADDIN CSL_CITATION {"citationItems":[{"id":"ITEM-1","itemData":{"DOI":"10.1098/rstb.2010.0148","ISSN":"0962-8436","abstract":"&lt;p&gt;Climate change is altering the phenology of species across the world, but what are the consequences of these phenological changes for the demography and population dynamics of species? Time-sensitive relationships, such as migration, breeding and predation, may be disrupted or altered, which may in turn alter the rates of reproduction and survival, leading some populations to decline and others to increase in abundance. However, finding evidence for disrupted relationships, or lack thereof, and their demographic effects, is difficult because the necessary detailed observational data are rare. Moreover, we do not know how sensitive species will generally be to phenological mismatches when they occur. Existing long-term studies provide preliminary data for analysing the phenology and demography of species in several locations. In many instances, though, observational protocols may need to be optimized to characterize timing-based multi-trophic interactions. As a basis for future research, we outline some of the key questions and approaches to improving our understanding of the relationships among phenology, demography and climate in a multi-trophic context. There are many challenges associated with this line of research, not the least of which is the need for detailed, long-term data on many organisms in a single system. However, we identify key questions that can be addressed with data that already exist and propose approaches that could guide future research.&lt;/p&gt;","author":[{"dropping-particle":"","family":"Miller-Rushing","given":"Abraham J.","non-dropping-particle":"","parse-names":false,"suffix":""},{"dropping-particle":"","family":"Høye","given":"Toke Thomas","non-dropping-particle":"","parse-names":false,"suffix":""},{"dropping-particle":"","family":"Inouye","given":"David W.","non-dropping-particle":"","parse-names":false,"suffix":""},{"dropping-particle":"","family":"Post","given":"Eric","non-dropping-particle":"","parse-names":false,"suffix":""}],"container-title":"Philosophical Transactions of the Royal Society B: Biological Sciences","id":"ITEM-1","issue":"1555","issued":{"date-parts":[["2010","10","12"]]},"page":"3177-3186","publisher":"Royal Society","title":"The effects of phenological mismatches on demography","type":"article-journal","volume":"365"},"uris":["http://www.mendeley.com/documents/?uuid=7a637f37-c0fd-3ff8-ae86-162f3406ba86"]}],"mendeley":{"formattedCitation":"(Miller-Rushing, Høye, Inouye, &amp; Post, 2010)","plainTextFormattedCitation":"(Miller-Rushing, Høye, Inouye, &amp; Post, 2010)","previouslyFormattedCitation":"(Miller-Rushing, Høye, Inouye, &amp; Post, 2010)"},"properties":{"noteIndex":0},"schema":"https://github.com/citation-style-language/schema/raw/master/csl-citation.json"}</w:instrText>
      </w:r>
      <w:r w:rsidR="000D3315">
        <w:rPr>
          <w:color w:val="000000"/>
        </w:rPr>
        <w:fldChar w:fldCharType="separate"/>
      </w:r>
      <w:r w:rsidR="000D3315" w:rsidRPr="000D3315">
        <w:rPr>
          <w:noProof/>
          <w:color w:val="000000"/>
        </w:rPr>
        <w:t>(Miller-Rushing, Høye, Inouye, &amp; Post, 2010)</w:t>
      </w:r>
      <w:r w:rsidR="000D3315">
        <w:rPr>
          <w:color w:val="000000"/>
        </w:rPr>
        <w:fldChar w:fldCharType="end"/>
      </w:r>
      <w:r>
        <w:rPr>
          <w:color w:val="000000"/>
        </w:rPr>
        <w:t>. It may even affect the geographic range of species distribution (for the consumer and/or the resource).</w:t>
      </w:r>
    </w:p>
    <w:p w14:paraId="3A174F1E" w14:textId="77777777" w:rsidR="005A363E" w:rsidRDefault="005A363E" w:rsidP="005A363E"/>
    <w:p w14:paraId="2B430D50" w14:textId="77777777" w:rsidR="005A363E" w:rsidRPr="005A363E" w:rsidRDefault="005A363E" w:rsidP="005A363E">
      <w:pPr>
        <w:pStyle w:val="Titre2"/>
        <w:spacing w:line="480" w:lineRule="auto"/>
        <w:rPr>
          <w:rFonts w:ascii="Times New Roman" w:hAnsi="Times New Roman" w:cs="Times New Roman"/>
          <w:b/>
          <w:bCs/>
        </w:rPr>
      </w:pPr>
      <w:r w:rsidRPr="005A363E">
        <w:rPr>
          <w:rFonts w:ascii="Times New Roman" w:hAnsi="Times New Roman" w:cs="Times New Roman"/>
          <w:b/>
          <w:bCs/>
          <w:color w:val="000000"/>
          <w:sz w:val="24"/>
          <w:szCs w:val="24"/>
        </w:rPr>
        <w:lastRenderedPageBreak/>
        <w:t>4.2 The spruce budworm - balsam fir system and its general implications </w:t>
      </w:r>
    </w:p>
    <w:p w14:paraId="4662809E" w14:textId="3B805B5E" w:rsidR="005A363E" w:rsidRPr="000D3315" w:rsidRDefault="005A363E" w:rsidP="005A363E">
      <w:pPr>
        <w:pStyle w:val="NormalWeb"/>
        <w:spacing w:before="0" w:beforeAutospacing="0" w:after="160" w:afterAutospacing="0" w:line="480" w:lineRule="auto"/>
        <w:ind w:firstLine="720"/>
        <w:rPr>
          <w:b/>
          <w:bCs/>
        </w:rPr>
      </w:pPr>
      <w:r>
        <w:rPr>
          <w:color w:val="000000"/>
        </w:rPr>
        <w:t xml:space="preserve">We apply our general theory to the spruce budworm - balsam fir system.  The rate accumulation functions of the insect and its host tree have different shapes. Thus, the two species should react differently to global warming. We predict the future mismatch across latitude under different warming scenarios. Our conclusions are of prime importance for the future of the boreal forest in Eastern Canada. First, the mismatch between emergence and budburst is critical for the geographic distribution of the spruce budworm. If emergence occurs within two weeks before budburst, budworm populations may have access to a rich source of nutrients when buds open, which in turn increases the likelihood of larvae survival, and population persistence. On the other hand, if emergence occurs too early (or too late), budworm may run out of energy before budburst (miss the budburst and the access to a rich source of nutrients). In both cases, budworm populations may face population decline, which could lead to the budworm population not persisting at that location. Second, the model also gives information for the distribution of the host tree. The fact that the spruce budworm may (may not) be in better synchrony with its host tree would lead to a potential increase (decrease) of the threat on the tree, which in turn may affect the potential latitudinal distribution of the tree. (I don’t like this last sentence. </w:t>
      </w:r>
      <w:r w:rsidRPr="000D3315">
        <w:rPr>
          <w:b/>
          <w:bCs/>
          <w:color w:val="000000"/>
        </w:rPr>
        <w:t>Can we find a more affirmative formulation for it?)</w:t>
      </w:r>
    </w:p>
    <w:p w14:paraId="5DB1B28C" w14:textId="7A083AF4" w:rsidR="005A363E" w:rsidRDefault="005A363E" w:rsidP="005A363E">
      <w:pPr>
        <w:pStyle w:val="NormalWeb"/>
        <w:spacing w:before="0" w:beforeAutospacing="0" w:after="160" w:afterAutospacing="0" w:line="480" w:lineRule="auto"/>
        <w:ind w:firstLine="720"/>
      </w:pPr>
      <w:r>
        <w:rPr>
          <w:color w:val="000000"/>
        </w:rPr>
        <w:t>Last, an increase in the mismatch between the insect and its host tree may affect other species. Hence, if the spruce budworm is not locally in synchrony with balsam fir anymore, it may establish on another host (e.g., black spruce) that may show a better synchrony between budburst date and emergence date at that location</w:t>
      </w:r>
      <w:r w:rsidR="000D3315">
        <w:rPr>
          <w:color w:val="000000"/>
        </w:rPr>
        <w:t xml:space="preserve"> </w:t>
      </w:r>
      <w:r w:rsidR="000D3315">
        <w:rPr>
          <w:color w:val="000000"/>
        </w:rPr>
        <w:fldChar w:fldCharType="begin" w:fldLock="1"/>
      </w:r>
      <w:r w:rsidR="000D3315">
        <w:rPr>
          <w:color w:val="000000"/>
        </w:rPr>
        <w:instrText>ADDIN CSL_CITATION {"citationItems":[{"id":"ITEM-1","itemData":{"DOI":"10.1890/13-2366.1","ISSN":"0012-9658","abstract":"Climate change is altering insect disturbance regimes via temperature‐mediated phenological changes and trophic interactions among host trees, herbivorous insects, and their natural enemies in boreal forests. Range expansion and increase in outbreak severity of forest insects are occurring in Europe and North America. The degree to which northern forest ecosystems are resilient to novel disturbance regimes will have direct consequences for the provisioning of goods and services from these forests and for long‐term forest management planning. Among major ecological disturbance agents in the boreal forests of North America is a tortricid moth, the eastern spruce budworm, which defoliates fir (Abies spp.) and spruce (Picea spp.). Northern expansion of this defoliator in eastern North America and climate‐induced narrowing of the phenological mismatch between the insect and its secondary host, black spruce (Picea mariana), may permit greater defoliation and mortality in extensive northern black spruce forests. Although spruce budworm outbreak centers have appeared in the boreal black spruce zone historically, defoliation and mortality were minor. Potential increases in outbreak severity and tree mortality raise concerns about the future state of this northern ecosystem. Severe spruce budworm outbreaks could decrease stand productivity compared with their occurrence in more diverse, southern balsam fir forest landscapes that have coevolved with outbreaks. Furthermore, depending on the proportion of balsam fir and deciduous species present and fire recurrence, changes in regeneration patterns and in nutrient cycling could alter ecosystem dynamics and replace black spruce by more productive mixed‐wood forest, or by less productive ericaceous shrublands. Long‐term monitoring, manipulative experiments, and process modeling of climate‐induced phenological changes on herbivorous insect pests, their host tree species, and natural enemies in northern forests are therefore crucial to predicting species range shifts and assessing ecological and economic impacts.","author":[{"dropping-particle":"","family":"Pureswaran","given":"Deepa S.","non-dropping-particle":"","parse-names":false,"suffix":""},{"dropping-particle":"","family":"Grandpré","given":"Louis","non-dropping-particle":"De","parse-names":false,"suffix":""},{"dropping-particle":"","family":"Paré","given":"David","non-dropping-particle":"","parse-names":false,"suffix":""},{"dropping-particle":"","family":"Taylor","given":"Anthony","non-dropping-particle":"","parse-names":false,"suffix":""},{"dropping-particle":"","family":"Barrette","given":"Martin","non-dropping-particle":"","parse-names":false,"suffix":""},{"dropping-particle":"","family":"Morin","given":"Hubert","non-dropping-particle":"","parse-names":false,"suffix":""},{"dropping-particle":"","family":"Régnière","given":"Jacques","non-dropping-particle":"","parse-names":false,"suffix":""},{"dropping-particle":"","family":"Kneeshaw","given":"Daniel D.","non-dropping-particle":"","parse-names":false,"suffix":""}],"container-title":"Ecology","id":"ITEM-1","issue":"6","issued":{"date-parts":[["2015","6","1"]]},"page":"1480-1491","publisher":"John Wiley &amp; Sons, Ltd","title":"Climate-induced changes in host tree–insect phenology may drive ecological state-shift in boreal forests","type":"article-journal","volume":"96"},"uris":["http://www.mendeley.com/documents/?uuid=12e40b87-d74c-3aab-a249-b788540fe6ff"]}],"mendeley":{"formattedCitation":"(Pureswaran et al., 2015)","plainTextFormattedCitation":"(Pureswaran et al., 2015)","previouslyFormattedCitation":"(Pureswaran et al., 2015)"},"properties":{"noteIndex":0},"schema":"https://github.com/citation-style-language/schema/raw/master/csl-citation.json"}</w:instrText>
      </w:r>
      <w:r w:rsidR="000D3315">
        <w:rPr>
          <w:color w:val="000000"/>
        </w:rPr>
        <w:fldChar w:fldCharType="separate"/>
      </w:r>
      <w:r w:rsidR="000D3315" w:rsidRPr="000D3315">
        <w:rPr>
          <w:noProof/>
          <w:color w:val="000000"/>
        </w:rPr>
        <w:t>(Pureswaran et al., 2015)</w:t>
      </w:r>
      <w:r w:rsidR="000D3315">
        <w:rPr>
          <w:color w:val="000000"/>
        </w:rPr>
        <w:fldChar w:fldCharType="end"/>
      </w:r>
      <w:r>
        <w:rPr>
          <w:color w:val="000000"/>
        </w:rPr>
        <w:t xml:space="preserve">. It is known that defoliator insects (especially spruce budworm), along with fire cycles and soil composition are the main drivers of the forest composition in the black spruce, white spruce and balsam fir zones </w:t>
      </w:r>
      <w:r w:rsidR="000D3315">
        <w:rPr>
          <w:color w:val="000000"/>
        </w:rPr>
        <w:lastRenderedPageBreak/>
        <w:fldChar w:fldCharType="begin" w:fldLock="1"/>
      </w:r>
      <w:r w:rsidR="000D3315">
        <w:rPr>
          <w:color w:val="000000"/>
        </w:rPr>
        <w:instrText>ADDIN CSL_CITATION {"citationItems":[{"id":"ITEM-1","itemData":{"DOI":"10.1139/a03-013","ISSN":"11818700","abstract":"Old-growth black spruce (Picea mariana) boreal forest in the Clay Belt region of Ontario and Quebec is an open forest with a low canopy, quite different from what many consider to be \"old growth\". Here, we provide an overview of the characteristics of old-growth black spruce forest for three different site types on organic, clay, and coarse deposits. Our objectives were (1) to identify the extent of older forests; (2) to describe the structure, composition, and diversity in different age classes; and (3) to identify key processes in old-growth black spruce forest. We sampled canopy composition, deadwood abundance, understorey composition, and nonvascular plant species in 91 forest stands along a chronosequence that extended from 20 to more than 250 years after fire. We used a peak in tree basal area, which occurred at 100 years on clay and coarse sites and at 200 years on organic sites, as a process-based means of defining the start of old-growth forest. Old-growth forests are extensive in the Clay Belt, covering 30-50% of the forested landscape. Black spruce was dominant on all organic sites, and in all older stands. Although there were fewer understorey species and none exclusive to old-growth, these forests were structurally diverse and had greater abundance of Sphagnum, epiphytic lichens, and ericaceous species. Paludification, a process characteristic of old-growth forest stands on clay deposits in this region, causes decreases in tree and deadwood abundance. Old-growth black spruce forests, therefore, lack the large trees and snags that are characteristic of other old-growth forests. Small-scale disturbances such as spruce budworm and windthrow are common, creating numerous gaps. Landscape and stand level management strategies could minimize structural changes caused by harvesting, but unmanaged forest in all stages of development must be preserved in order to conserve all the attributes of old-growth black spruce forest.","author":[{"dropping-particle":"","family":"Harper","given":"Karen","non-dropping-particle":"","parse-names":false,"suffix":""},{"dropping-particle":"","family":"Boudreault","given":"Catherine","non-dropping-particle":"","parse-names":false,"suffix":""},{"dropping-particle":"","family":"DeGrandpré","given":"Louis","non-dropping-particle":"","parse-names":false,"suffix":""},{"dropping-particle":"","family":"Drapeau","given":"Pierre","non-dropping-particle":"","parse-names":false,"suffix":""},{"dropping-particle":"","family":"Gauthier","given":"Sylvie","non-dropping-particle":"","parse-names":false,"suffix":""},{"dropping-particle":"","family":"Bergeron","given":"Yves","non-dropping-particle":"","parse-names":false,"suffix":""}],"container-title":"Environmental Reviews","id":"ITEM-1","issue":"1 SUPPL.","issued":{"date-parts":[["2003"]]},"page":"2003","publisher":"National Research Council of Canada","title":"Structure, composition, and diversity of old-growth black spruce boreal forest of the Clay Belt region in Quebec and Ontario","type":"article-journal","volume":"11"},"uris":["http://www.mendeley.com/documents/?uuid=f2b6b757-1744-3275-a60e-037550434a39"]}],"mendeley":{"formattedCitation":"(Harper et al., 2003)","plainTextFormattedCitation":"(Harper et al., 2003)","previouslyFormattedCitation":"(Harper et al., 2003)"},"properties":{"noteIndex":0},"schema":"https://github.com/citation-style-language/schema/raw/master/csl-citation.json"}</w:instrText>
      </w:r>
      <w:r w:rsidR="000D3315">
        <w:rPr>
          <w:color w:val="000000"/>
        </w:rPr>
        <w:fldChar w:fldCharType="separate"/>
      </w:r>
      <w:r w:rsidR="000D3315" w:rsidRPr="000D3315">
        <w:rPr>
          <w:noProof/>
          <w:color w:val="000000"/>
        </w:rPr>
        <w:t>(Harper et al., 2003)</w:t>
      </w:r>
      <w:r w:rsidR="000D3315">
        <w:rPr>
          <w:color w:val="000000"/>
        </w:rPr>
        <w:fldChar w:fldCharType="end"/>
      </w:r>
      <w:r>
        <w:rPr>
          <w:color w:val="000000"/>
        </w:rPr>
        <w:t xml:space="preserve">. A switch of host would potentially disrupt this equilibrium, since other tree species would experience an increase of the threat due to spruce budworm, which in turn may affect their geographic distribution. It therefore has implications for the boreal forest in Eastern Canada. To test this hypothesis, one would require </w:t>
      </w:r>
      <w:r>
        <w:rPr>
          <w:i/>
          <w:iCs/>
          <w:color w:val="000000"/>
        </w:rPr>
        <w:t>in situ</w:t>
      </w:r>
      <w:r>
        <w:rPr>
          <w:color w:val="000000"/>
        </w:rPr>
        <w:t xml:space="preserve"> phenological data that would allow for a parameterization of the tree model (Eq. 2) for white spruce and black spruce.</w:t>
      </w:r>
    </w:p>
    <w:p w14:paraId="051B99C0" w14:textId="28226C31" w:rsidR="005A363E" w:rsidRDefault="005A363E" w:rsidP="005A363E">
      <w:pPr>
        <w:pStyle w:val="NormalWeb"/>
        <w:spacing w:before="0" w:beforeAutospacing="0" w:after="160" w:afterAutospacing="0" w:line="480" w:lineRule="auto"/>
        <w:ind w:firstLine="720"/>
      </w:pPr>
      <w:r>
        <w:rPr>
          <w:color w:val="000000"/>
        </w:rPr>
        <w:t xml:space="preserve">Nonetheless, this concrete example has implications that go beyond the spruce budworm - balsam fir system. Hence, a good estimate of the mismatch between two interacting species relies on accuracy of both models. The analysis of this case study leads to four general conclusions. First, the difference in model robustness according to the source of forcing variables (temperature) is a critical point and may be explained by the way the models have been calibrated on real data. The calibration of the tree model was done on phenology data collected in Quebec and New-Brunswick. Data comes from trees that experienced real seasonal variations. On the other hand, the calibration of the insect model was done on experimental data </w:t>
      </w:r>
      <w:r w:rsidR="000D3315">
        <w:rPr>
          <w:color w:val="000000"/>
        </w:rPr>
        <w:fldChar w:fldCharType="begin" w:fldLock="1"/>
      </w:r>
      <w:r w:rsidR="00244D15">
        <w:rPr>
          <w:color w:val="000000"/>
        </w:rPr>
        <w:instrText>ADDIN CSL_CITATION {"citationItems":[{"id":"ITEM-1","itemData":{"DOI":"10.1016/0022-1910(90)90046-I","ISSN":"0022-1910","abstract":"Diapause termination was examined in field-overwintering populations of the spruce budworm, Choristoneura fumiferana (Clem.). The time required for emergence of overwintering larvae decreased rapidly until the end of December following which photoperiod had no effect on diapause termination. There was no detectable yearly or geographical variation in the duration of postdiapause development, or in its relationship with temperature, when measured in early March. Thus, it is concluded that diapause in this spcies ends before the end of February. Cycling temperatures led to slower development than expected from temperature responses of the overwintering larvae, suggesting developmental inertia to temperature fluctuations. There was a brief but pronounced increase in developmental rate in the first few days after transfer from the field to experimental conditions. Sensitivity of overwintered larvae to warm temperature increased gradually during postdiapause. This is hypothesized as a mechanism by which adequate synchrony is achieved between the emergence of larvae from diapause, the appearance of suitable food, and optimal weather conditions for the establishment of young larvae on host-tree foliage. A method was developed to incorporate age-dependence in mathematical descriptions of relationships between temperature and development rates for the purposes of simulation. © 1990.","author":[{"dropping-particle":"","family":"Régnière","given":"Jacques","non-dropping-particle":"","parse-names":false,"suffix":""}],"container-title":"Journal of Insect Physiology","id":"ITEM-1","issue":"10","issued":{"date-parts":[["1990","1","1"]]},"page":"727-735","publisher":"Pergamon","title":"Diapause termination and changes in thermal responses during postdiapause development in larvae of the spruce budworm, Choristoneura fumiferana","type":"article-journal","volume":"36"},"uris":["http://www.mendeley.com/documents/?uuid=b6beb22c-3145-4b9c-8282-5c019c8af0ff"]}],"mendeley":{"formattedCitation":"(Régnière, 1990)","plainTextFormattedCitation":"(Régnière, 1990)","previouslyFormattedCitation":"(Régnière, 1990)"},"properties":{"noteIndex":0},"schema":"https://github.com/citation-style-language/schema/raw/master/csl-citation.json"}</w:instrText>
      </w:r>
      <w:r w:rsidR="000D3315">
        <w:rPr>
          <w:color w:val="000000"/>
        </w:rPr>
        <w:fldChar w:fldCharType="separate"/>
      </w:r>
      <w:r w:rsidR="000D3315" w:rsidRPr="000D3315">
        <w:rPr>
          <w:noProof/>
          <w:color w:val="000000"/>
        </w:rPr>
        <w:t>(Régnière, 1990)</w:t>
      </w:r>
      <w:r w:rsidR="000D3315">
        <w:rPr>
          <w:color w:val="000000"/>
        </w:rPr>
        <w:fldChar w:fldCharType="end"/>
      </w:r>
      <w:r>
        <w:rPr>
          <w:color w:val="000000"/>
        </w:rPr>
        <w:t xml:space="preserve"> coming from budworms that grew under different temperature regimes. We acknowledge that sampling L</w:t>
      </w:r>
      <w:r>
        <w:rPr>
          <w:color w:val="000000"/>
          <w:sz w:val="14"/>
          <w:szCs w:val="14"/>
          <w:vertAlign w:val="subscript"/>
        </w:rPr>
        <w:t>2</w:t>
      </w:r>
      <w:r>
        <w:rPr>
          <w:color w:val="000000"/>
        </w:rPr>
        <w:t xml:space="preserve"> instar on site is very challenging due to its size (1- or 2-mm length). However, despite these limitations in data collection, it seems that experimental data may not be as accurate as sampling data to calibrate phenological models, which is likely to play a fundamental role in the generalization of this kind of approach. </w:t>
      </w:r>
    </w:p>
    <w:p w14:paraId="0EE61C04" w14:textId="27D15D8D" w:rsidR="005A363E" w:rsidRDefault="005A363E" w:rsidP="005A363E">
      <w:pPr>
        <w:pStyle w:val="NormalWeb"/>
        <w:spacing w:before="0" w:beforeAutospacing="0" w:after="160" w:afterAutospacing="0" w:line="480" w:lineRule="auto"/>
        <w:ind w:firstLine="720"/>
      </w:pPr>
      <w:r>
        <w:rPr>
          <w:color w:val="000000"/>
        </w:rPr>
        <w:t xml:space="preserve">Second, this study system also emphasizes the need of using real temperature data. For the system shown, simulations done with real temperature data lead to different results than simulations done with theoretical temperatures (using a cosine function). All things being equal, the theoretical temperatures lead to budburst always occurring before emergence (Fig. 2A), while real temperatures lead to emergence mostly occurring before budburst (Fig. 5). The later pattern </w:t>
      </w:r>
      <w:r>
        <w:rPr>
          <w:color w:val="000000"/>
        </w:rPr>
        <w:lastRenderedPageBreak/>
        <w:t>is consistent with real observations (</w:t>
      </w:r>
      <w:proofErr w:type="spellStart"/>
      <w:r>
        <w:rPr>
          <w:color w:val="000000"/>
        </w:rPr>
        <w:t>Pureswaran</w:t>
      </w:r>
      <w:proofErr w:type="spellEnd"/>
      <w:r>
        <w:rPr>
          <w:color w:val="000000"/>
        </w:rPr>
        <w:t xml:space="preserve">, </w:t>
      </w:r>
      <w:proofErr w:type="spellStart"/>
      <w:r>
        <w:rPr>
          <w:color w:val="000000"/>
        </w:rPr>
        <w:t>Neau</w:t>
      </w:r>
      <w:proofErr w:type="spellEnd"/>
      <w:r>
        <w:rPr>
          <w:color w:val="000000"/>
        </w:rPr>
        <w:t xml:space="preserve">, Marchand, De </w:t>
      </w:r>
      <w:proofErr w:type="spellStart"/>
      <w:r>
        <w:rPr>
          <w:color w:val="000000"/>
        </w:rPr>
        <w:t>Grandpré</w:t>
      </w:r>
      <w:proofErr w:type="spellEnd"/>
      <w:r>
        <w:rPr>
          <w:color w:val="000000"/>
        </w:rPr>
        <w:t>, &amp; Kneeshaw, 2019). The difference between the two outputs can be explained by the lack of warm spell in the theoretical distribution (i.e., temperatures increase monotonically from January 1st to Summer). Real temperatures show warm spells during the same period of time, which advances the phenology of the budworm that is more sensitive than the tree to these short warm events. </w:t>
      </w:r>
    </w:p>
    <w:p w14:paraId="2CCD80F3" w14:textId="4585C367" w:rsidR="005A363E" w:rsidRDefault="005A363E" w:rsidP="005A363E">
      <w:pPr>
        <w:pStyle w:val="NormalWeb"/>
        <w:spacing w:before="0" w:beforeAutospacing="0" w:after="160" w:afterAutospacing="0" w:line="480" w:lineRule="auto"/>
        <w:ind w:firstLine="720"/>
      </w:pPr>
      <w:r>
        <w:rPr>
          <w:color w:val="000000"/>
        </w:rPr>
        <w:t xml:space="preserve">Third, even different sources of real temperature data can lead to different results. Results shown throughout this article were obtained using temperature data from </w:t>
      </w:r>
      <w:proofErr w:type="spellStart"/>
      <w:r>
        <w:rPr>
          <w:color w:val="000000"/>
        </w:rPr>
        <w:t>BioSim</w:t>
      </w:r>
      <w:proofErr w:type="spellEnd"/>
      <w:r>
        <w:rPr>
          <w:color w:val="000000"/>
        </w:rPr>
        <w:t xml:space="preserve"> (</w:t>
      </w:r>
      <w:proofErr w:type="spellStart"/>
      <w:r>
        <w:rPr>
          <w:color w:val="000000"/>
        </w:rPr>
        <w:t>Régnière</w:t>
      </w:r>
      <w:proofErr w:type="spellEnd"/>
      <w:r>
        <w:rPr>
          <w:color w:val="000000"/>
        </w:rPr>
        <w:t>, Saint-</w:t>
      </w:r>
      <w:proofErr w:type="spellStart"/>
      <w:r>
        <w:rPr>
          <w:color w:val="000000"/>
        </w:rPr>
        <w:t>Amant</w:t>
      </w:r>
      <w:proofErr w:type="spellEnd"/>
      <w:r>
        <w:rPr>
          <w:color w:val="000000"/>
        </w:rPr>
        <w:t xml:space="preserve">, </w:t>
      </w:r>
      <w:proofErr w:type="spellStart"/>
      <w:r>
        <w:rPr>
          <w:color w:val="000000"/>
        </w:rPr>
        <w:t>Béchard</w:t>
      </w:r>
      <w:proofErr w:type="spellEnd"/>
      <w:r>
        <w:rPr>
          <w:color w:val="000000"/>
        </w:rPr>
        <w:t xml:space="preserve">, &amp; </w:t>
      </w:r>
      <w:proofErr w:type="spellStart"/>
      <w:r>
        <w:rPr>
          <w:color w:val="000000"/>
        </w:rPr>
        <w:t>Moutaoufik</w:t>
      </w:r>
      <w:proofErr w:type="spellEnd"/>
      <w:r>
        <w:rPr>
          <w:color w:val="000000"/>
        </w:rPr>
        <w:t xml:space="preserve">, 2014). Using this interpolation method for temperature data, both models show a good level of accuracy when compared to real data (see 3.2). However, if another interpolation method is used </w:t>
      </w:r>
      <w:r w:rsidR="00244D15">
        <w:rPr>
          <w:color w:val="000000"/>
        </w:rPr>
        <w:fldChar w:fldCharType="begin" w:fldLock="1"/>
      </w:r>
      <w:r w:rsidR="00244D15">
        <w:rPr>
          <w:color w:val="000000"/>
        </w:rPr>
        <w:instrText>ADDIN CSL_CITATION {"citationItems":[{"id":"ITEM-1","itemData":{"DOI":"10.3334/ORNLDAAC/1840","ISBN":"https://daac.ornl.gov/cgi-bin/dataset_lister.pl?p=32","abstract":"This dataset provides Daymet Version 4 data as gridded estimates of daily weather parameters for North America, Hawaii, and Puerto Rico. Daymet variables include the following parameters: minimum temperature, maximum temperature, precipitation, shortwave radiation, vapor pressure, snow water equivalent, and day length. The dataset covers the period from January 1, 1980 to December 31 (or December 30 in leap years) of the most recent full calendar year for the Continental North America and Hawaii spatial regions. Data for Puerto Rico is available starting in 1950. Each subsequent year is processed individually at the close of a calendar year. Daymet variables are provided as individual files, by variable and year, at a 1-km x 1-km spatial resolution and a daily temporal resolution. Areas of Hawaii and Puerto Rico are available as files separate from the continental North America. Data are in a North America Lambert Conformal Conic projection and are distributed in a standardized Climate and Forecast (CF)-compliant netCDF file format.","author":[{"dropping-particle":"","family":"Thornton","given":"M M","non-dropping-particle":"","parse-names":false,"suffix":""},{"dropping-particle":"","family":"Shrestha","given":"R","non-dropping-particle":"","parse-names":false,"suffix":""},{"dropping-particle":"","family":"Wei","given":"Y","non-dropping-particle":"","parse-names":false,"suffix":""},{"dropping-particle":"","family":"Thornton","given":"P E","non-dropping-particle":"","parse-names":false,"suffix":""},{"dropping-particle":"","family":"Kao","given":"S","non-dropping-particle":"","parse-names":false,"suffix":""},{"dropping-particle":"","family":"Wilson","given":"B E","non-dropping-particle":"","parse-names":false,"suffix":""}],"id":"ITEM-1","issued":{"date-parts":[["2020"]]},"language":"en","publisher":"ORNL Distributed Active Archive Center","title":"Daymet: Daily Surface Weather Data on a 1-km Grid for North America, Version 4","type":"article"},"uris":["http://www.mendeley.com/documents/?uuid=6ca01aca-4f58-4c53-9aec-f004476408dc"]}],"mendeley":{"formattedCitation":"(Thornton et al., 2020)","plainTextFormattedCitation":"(Thornton et al., 2020)","previouslyFormattedCitation":"(Thornton et al., 2020)"},"properties":{"noteIndex":0},"schema":"https://github.com/citation-style-language/schema/raw/master/csl-citation.json"}</w:instrText>
      </w:r>
      <w:r w:rsidR="00244D15">
        <w:rPr>
          <w:color w:val="000000"/>
        </w:rPr>
        <w:fldChar w:fldCharType="separate"/>
      </w:r>
      <w:r w:rsidR="00244D15" w:rsidRPr="00244D15">
        <w:rPr>
          <w:noProof/>
          <w:color w:val="000000"/>
        </w:rPr>
        <w:t>(Thornton et al., 2020)</w:t>
      </w:r>
      <w:r w:rsidR="00244D15">
        <w:rPr>
          <w:color w:val="000000"/>
        </w:rPr>
        <w:fldChar w:fldCharType="end"/>
      </w:r>
      <w:r>
        <w:rPr>
          <w:color w:val="000000"/>
        </w:rPr>
        <w:t xml:space="preserve">, the two models may show different behaviour. The </w:t>
      </w:r>
      <w:proofErr w:type="spellStart"/>
      <w:r>
        <w:rPr>
          <w:color w:val="000000"/>
        </w:rPr>
        <w:t>BioSim</w:t>
      </w:r>
      <w:proofErr w:type="spellEnd"/>
      <w:r>
        <w:rPr>
          <w:color w:val="000000"/>
        </w:rPr>
        <w:t xml:space="preserve"> temperature data shows some warm spells throughout late Winter- early Spring period compared to the other interpolation methods. Hence, emergence of the insect is expected to occur two weeks earlier when the </w:t>
      </w:r>
      <w:proofErr w:type="spellStart"/>
      <w:r>
        <w:rPr>
          <w:color w:val="000000"/>
        </w:rPr>
        <w:t>BioSim</w:t>
      </w:r>
      <w:proofErr w:type="spellEnd"/>
      <w:r>
        <w:rPr>
          <w:color w:val="000000"/>
        </w:rPr>
        <w:t xml:space="preserve"> temperature data is used. The source of temperature data is therefore another critical point.  </w:t>
      </w:r>
    </w:p>
    <w:p w14:paraId="62D8A64B" w14:textId="77777777" w:rsidR="005A363E" w:rsidRDefault="005A363E" w:rsidP="005A363E">
      <w:pPr>
        <w:pStyle w:val="NormalWeb"/>
        <w:spacing w:before="0" w:beforeAutospacing="0" w:after="160" w:afterAutospacing="0" w:line="480" w:lineRule="auto"/>
      </w:pPr>
      <w:r>
        <w:rPr>
          <w:color w:val="000000"/>
        </w:rPr>
        <w:t>    Last, the way temperature is applied on the model is also a major factor. If one considers an average temperature per day, results are different from using a four-hours time interval for temperatures (used throughout the present study). Hence, variations within a day may allow for development during a few hours, while the average temperature over the whole day may be too low to allow for development. A four-hours time interval advances phenology. The insect model shows a greater difference (about 10 days earlier using the four-hours interval) than the tree model (less than a week earlier). This sensitivity is therefore species-dependent. These four general conclusions are fundamental to develop future applied models.</w:t>
      </w:r>
    </w:p>
    <w:p w14:paraId="2C70780B" w14:textId="77777777" w:rsidR="005A363E" w:rsidRPr="005A363E" w:rsidRDefault="005A363E" w:rsidP="005A363E">
      <w:pPr>
        <w:pStyle w:val="Titre2"/>
        <w:spacing w:line="480" w:lineRule="auto"/>
        <w:rPr>
          <w:rFonts w:ascii="Times New Roman" w:hAnsi="Times New Roman" w:cs="Times New Roman"/>
          <w:b/>
          <w:bCs/>
        </w:rPr>
      </w:pPr>
      <w:r w:rsidRPr="005A363E">
        <w:rPr>
          <w:rFonts w:ascii="Times New Roman" w:hAnsi="Times New Roman" w:cs="Times New Roman"/>
          <w:b/>
          <w:bCs/>
          <w:color w:val="000000"/>
          <w:sz w:val="24"/>
          <w:szCs w:val="24"/>
        </w:rPr>
        <w:lastRenderedPageBreak/>
        <w:t>4.3 Limitations of the approach</w:t>
      </w:r>
    </w:p>
    <w:p w14:paraId="71BA0DF1" w14:textId="3EF3AFA1" w:rsidR="005A363E" w:rsidRDefault="005A363E" w:rsidP="005A363E">
      <w:pPr>
        <w:pStyle w:val="NormalWeb"/>
        <w:spacing w:before="0" w:beforeAutospacing="0" w:after="160" w:afterAutospacing="0" w:line="480" w:lineRule="auto"/>
        <w:ind w:firstLine="720"/>
      </w:pPr>
      <w:r>
        <w:rPr>
          <w:color w:val="000000"/>
        </w:rPr>
        <w:t xml:space="preserve">Although the present study provides novel insights towards a better understanding of temperature of species phenology, we should also point out some limitations. First, our study is limited to cases where the phenology is directly constrained by environmental variables (more specifically temperature). It is well known that temperature (or any other environmental variable) can also be used differently. For example, organisms can use environmental variables indirectly as cues for predicting optimal time window to have access to resources or convenient environmental conditions (e.g., photoperiod, rainfall) </w:t>
      </w:r>
      <w:r w:rsidR="00244D15">
        <w:rPr>
          <w:color w:val="000000"/>
        </w:rPr>
        <w:fldChar w:fldCharType="begin" w:fldLock="1"/>
      </w:r>
      <w:r w:rsidR="00244D15">
        <w:rPr>
          <w:color w:val="000000"/>
        </w:rPr>
        <w:instrText>ADDIN CSL_CITATION {"citationItems":[{"id":"ITEM-1","itemData":{"DOI":"10.1111/j.1461-0248.2011.01686.x","ISSN":"1461-023X","abstract":"Organisms time activities by using environmental cues to forecast the future availability of important resources. Presently, there is limited understanding of the relationships between cues and optimal timing, and especially about how this relationship will be affected by environmental changes. We develop a general model to explore the relation between a cue and the optimal timing of an important life history activity. The model quantifies the fitness loss for organisms failing to time behaviours optimally. We decompose the immediate change in fitness resulting from environmental changes into a component that is due to changes in the predictive power of the cue and a component that derives from the mismatch of the old response to the cue to the new environmental conditions. Our results show that consequences may range from negative, neutral to positive and are highly dependent on how cue and optimal timing and their relation are specifically affected by environmental changes. © 2011 Blackwell Publishing Ltd/CNRS.","author":[{"dropping-particle":"","family":"McNamara","given":"John M.","non-dropping-particle":"","parse-names":false,"suffix":""},{"dropping-particle":"","family":"Barta","given":"Zoltan","non-dropping-particle":"","parse-names":false,"suffix":""},{"dropping-particle":"","family":"Klaassen","given":"Marcel","non-dropping-particle":"","parse-names":false,"suffix":""},{"dropping-particle":"","family":"Bauer","given":"Silke","non-dropping-particle":"","parse-names":false,"suffix":""}],"container-title":"Ecology Letters","id":"ITEM-1","issue":"12","issued":{"date-parts":[["2011","12","20"]]},"page":"1183-1190","publisher":"John Wiley &amp; Sons, Ltd","title":"Cues and the optimal timing of activities under environmental changes","type":"article-journal","volume":"14"},"uris":["http://www.mendeley.com/documents/?uuid=05e87705-5ebf-389b-ac80-6adf388a8738"]}],"mendeley":{"formattedCitation":"(McNamara, Barta, Klaassen, &amp; Bauer, 2011)","plainTextFormattedCitation":"(McNamara, Barta, Klaassen, &amp; Bauer, 2011)","previouslyFormattedCitation":"(McNamara, Barta, Klaassen, &amp; Bauer, 2011)"},"properties":{"noteIndex":0},"schema":"https://github.com/citation-style-language/schema/raw/master/csl-citation.json"}</w:instrText>
      </w:r>
      <w:r w:rsidR="00244D15">
        <w:rPr>
          <w:color w:val="000000"/>
        </w:rPr>
        <w:fldChar w:fldCharType="separate"/>
      </w:r>
      <w:r w:rsidR="00244D15" w:rsidRPr="00244D15">
        <w:rPr>
          <w:noProof/>
          <w:color w:val="000000"/>
        </w:rPr>
        <w:t>(McNamara, Barta, Klaassen, &amp; Bauer, 2011)</w:t>
      </w:r>
      <w:r w:rsidR="00244D15">
        <w:rPr>
          <w:color w:val="000000"/>
        </w:rPr>
        <w:fldChar w:fldCharType="end"/>
      </w:r>
      <w:r>
        <w:rPr>
          <w:color w:val="000000"/>
        </w:rPr>
        <w:t>. </w:t>
      </w:r>
    </w:p>
    <w:p w14:paraId="09B5CF7D" w14:textId="52EEE7F5" w:rsidR="005A363E" w:rsidRDefault="005A363E" w:rsidP="005A363E">
      <w:pPr>
        <w:pStyle w:val="NormalWeb"/>
        <w:spacing w:before="0" w:beforeAutospacing="0" w:after="160" w:afterAutospacing="0" w:line="480" w:lineRule="auto"/>
      </w:pPr>
      <w:r>
        <w:rPr>
          <w:color w:val="000000"/>
        </w:rPr>
        <w:t xml:space="preserve">    Second, we measure mismatch as the time lag between peaks of consumer demand and resource availability. Some authors have argued that more precise measurements should take into account the shape and location of the phenological distributions around these peaks (e.g., </w:t>
      </w:r>
      <w:r w:rsidR="00244D15">
        <w:rPr>
          <w:color w:val="000000"/>
        </w:rPr>
        <w:fldChar w:fldCharType="begin" w:fldLock="1"/>
      </w:r>
      <w:r w:rsidR="00244D15">
        <w:rPr>
          <w:color w:val="000000"/>
        </w:rPr>
        <w:instrText>ADDIN CSL_CITATION {"citationItems":[{"id":"ITEM-1","itemData":{"DOI":"10.1073/pnas.1805698115","ISSN":"10916490","PMID":"29712854","abstract":"Organisms in seasonal environments are known to adjust their phenology in response to climate change (1, 2), that is, they change their schedules of seasonal occurrence and annual life-history events. In particular, the advancement of spring emergence and activities is one of the strongest and best-documented ecological responses to climate change (1, 3, 4). As the rate of advancement varies between species, for example at different trophic levels, the occurrence of interacting species may become asynchronous, altering or disrupting the ecological interactions—a phenomenon referred to as the match–mismatch hypothesis (4, 5). While many studies have documented changes in phenological synchrony, with various effects on the focal species’ populations (4, 6, 7), we still lack a general picture of how widespread changes we see in phenological synchrony and how they affect ecological communities. In PNAS, Kharouba et al. (8) address this topic in a meta-analysis on 54 pairs of interacting species. The phenologies of the studied species advanced with an average rate of ca . 4 d per decade. Importantly, phenological synchrony of the species pairs was changing at a rapid and accelerating pace, with an average of 6.1 d per decade, either toward more or toward less synchrony. This change was approximately 10 times faster compared with what happened before 1981, which was used as a baseline in this study. Climate change is recognized as a major threat to global biodiversity (9). Changes in phenological synchrony have raised serious concerns about adverse population-level consequences. Insectivorous birds and their prey (caterpillars) have for a long time been a model system for studying match–mismatch. In birds there is correlative evidence for species with increasing phenological mismatch showing more negative population trends (7, 10, 11). Despite these results, a wide range of patterns have been … [</w:instrText>
      </w:r>
      <w:r w:rsidR="00244D15">
        <w:rPr>
          <w:rFonts w:ascii="Cambria Math" w:hAnsi="Cambria Math" w:cs="Cambria Math"/>
          <w:color w:val="000000"/>
        </w:rPr>
        <w:instrText>↵</w:instrText>
      </w:r>
      <w:r w:rsidR="00244D15">
        <w:rPr>
          <w:color w:val="000000"/>
        </w:rPr>
        <w:instrText>][1]1Email: andreas.linden{at}iki.fi. [1]: #xref-corresp-1-1","author":[{"dropping-particle":"","family":"Lindén","given":"Andreas","non-dropping-particle":"","parse-names":false,"suffix":""}],"container-title":"Proceedings of the National Academy of Sciences of the United States of America","id":"ITEM-1","issue":"20","issued":{"date-parts":[["2018","5","15"]]},"page":"5057-5059","publisher":"National Academy of Sciences","title":"Adaptive and nonadaptive changes in phenological synchrony","type":"article-journal","volume":"115"},"uris":["http://www.mendeley.com/documents/?uuid=46530f80-5fb2-3d5a-92d4-9cd7f9619642"]}],"mendeley":{"formattedCitation":"(Lindén, 2018)","plainTextFormattedCitation":"(Lindén, 2018)","previouslyFormattedCitation":"(Lindén, 2018)"},"properties":{"noteIndex":0},"schema":"https://github.com/citation-style-language/schema/raw/master/csl-citation.json"}</w:instrText>
      </w:r>
      <w:r w:rsidR="00244D15">
        <w:rPr>
          <w:color w:val="000000"/>
        </w:rPr>
        <w:fldChar w:fldCharType="separate"/>
      </w:r>
      <w:r w:rsidR="00244D15" w:rsidRPr="00244D15">
        <w:rPr>
          <w:noProof/>
          <w:color w:val="000000"/>
        </w:rPr>
        <w:t>(Lindén, 2018)</w:t>
      </w:r>
      <w:r w:rsidR="00244D15">
        <w:rPr>
          <w:color w:val="000000"/>
        </w:rPr>
        <w:fldChar w:fldCharType="end"/>
      </w:r>
      <w:r>
        <w:rPr>
          <w:color w:val="000000"/>
        </w:rPr>
        <w:t xml:space="preserve">) while others showed that, in some cases, time lag between phenological peak dates was a better predictor of resource availability than the overlap between phenological distributions </w:t>
      </w:r>
      <w:r w:rsidR="00244D15">
        <w:rPr>
          <w:color w:val="000000"/>
        </w:rPr>
        <w:fldChar w:fldCharType="begin" w:fldLock="1"/>
      </w:r>
      <w:r w:rsidR="00244D15">
        <w:rPr>
          <w:color w:val="000000"/>
        </w:rPr>
        <w:instrText>ADDIN CSL_CITATION {"citationItems":[{"id":"ITEM-1","itemData":{"DOI":"10.1111/1365-2656.13143","ISSN":"0021-8790","abstract":"Global climate change has sparked a vast research effort into the demographic and evolutionary consequences of mismatches between consumer and resource phenology. Many studies have used the difference in peak dates to quantify phenological synchrony (match in dates, MD), but this approach has been suggested to be inconclusive, since it does not incorporate the temporal overlap between the phenological distributions (match in overlap, MO). We used 24 years of detailed data on the phenology of a predator–prey system, the great tit (Parus major) and the main food for its nestlings, caterpillars, to estimate MD and MO at the population and brood levels. We compared the performance of both metrics on two key demographic parameters: offspring recruitment probability and selection on the timing of reproduction. Although MD and MO correlated quadratically as expected, MD was a better predictor for both offspring recruitment and selection on timing than MO. We argue—and verify through simulations—that this is because quantifying MO has to be based on nontrivial, difficult-to-verify assumptions that likely render MO too inaccurate as a proxy for food availability in practice. Our results have important implications for the allocation of research efforts in long-term population studies in highly seasonal environments.","author":[{"dropping-particle":"","family":"Ramakers","given":"Jip J. C.","non-dropping-particle":"","parse-names":false,"suffix":""},{"dropping-particle":"","family":"Gienapp","given":"Phillip","non-dropping-particle":"","parse-names":false,"suffix":""},{"dropping-particle":"","family":"Visser","given":"Marcel E.","non-dropping-particle":"","parse-names":false,"suffix":""}],"container-title":"Journal of Animal Ecology","editor":[{"dropping-particle":"","family":"Phillimore","given":"Albert","non-dropping-particle":"","parse-names":false,"suffix":""}],"id":"ITEM-1","issue":"3","issued":{"date-parts":[["2020","3","17"]]},"page":"745-756","publisher":"Blackwell Publishing Ltd","title":"Comparing two measures of phenological synchrony in a predator–prey interaction: Simpler works better","type":"article-journal","volume":"89"},"uris":["http://www.mendeley.com/documents/?uuid=3d0ba181-ae2b-32d4-b46b-18f1548517e0"]}],"mendeley":{"formattedCitation":"(Ramakers, Gienapp, &amp; Visser, 2020)","plainTextFormattedCitation":"(Ramakers, Gienapp, &amp; Visser, 2020)","previouslyFormattedCitation":"(Ramakers, Gienapp, &amp; Visser, 2020)"},"properties":{"noteIndex":0},"schema":"https://github.com/citation-style-language/schema/raw/master/csl-citation.json"}</w:instrText>
      </w:r>
      <w:r w:rsidR="00244D15">
        <w:rPr>
          <w:color w:val="000000"/>
        </w:rPr>
        <w:fldChar w:fldCharType="separate"/>
      </w:r>
      <w:r w:rsidR="00244D15" w:rsidRPr="00244D15">
        <w:rPr>
          <w:noProof/>
          <w:color w:val="000000"/>
        </w:rPr>
        <w:t>(Ramakers, Gienapp, &amp; Visser, 2020)</w:t>
      </w:r>
      <w:r w:rsidR="00244D15">
        <w:rPr>
          <w:color w:val="000000"/>
        </w:rPr>
        <w:fldChar w:fldCharType="end"/>
      </w:r>
      <w:r>
        <w:rPr>
          <w:color w:val="000000"/>
        </w:rPr>
        <w:t>.  </w:t>
      </w:r>
    </w:p>
    <w:p w14:paraId="1EE5A87B" w14:textId="77777777" w:rsidR="005A363E" w:rsidRPr="005A363E" w:rsidRDefault="005A363E" w:rsidP="005A363E">
      <w:pPr>
        <w:pStyle w:val="Titre2"/>
        <w:spacing w:line="480" w:lineRule="auto"/>
        <w:rPr>
          <w:rFonts w:ascii="Times New Roman" w:hAnsi="Times New Roman" w:cs="Times New Roman"/>
          <w:b/>
          <w:bCs/>
        </w:rPr>
      </w:pPr>
      <w:r w:rsidRPr="005A363E">
        <w:rPr>
          <w:rFonts w:ascii="Times New Roman" w:hAnsi="Times New Roman" w:cs="Times New Roman"/>
          <w:b/>
          <w:bCs/>
          <w:color w:val="000000"/>
          <w:sz w:val="24"/>
          <w:szCs w:val="24"/>
        </w:rPr>
        <w:t>4.4 Conclusion</w:t>
      </w:r>
    </w:p>
    <w:p w14:paraId="6B7D47C1" w14:textId="5162812E" w:rsidR="005A363E" w:rsidRDefault="005A363E" w:rsidP="005A363E">
      <w:pPr>
        <w:pStyle w:val="NormalWeb"/>
        <w:spacing w:before="0" w:beforeAutospacing="0" w:after="160" w:afterAutospacing="0" w:line="480" w:lineRule="auto"/>
        <w:ind w:firstLine="720"/>
      </w:pPr>
      <w:r>
        <w:rPr>
          <w:color w:val="000000"/>
        </w:rPr>
        <w:t xml:space="preserve">The modelling approach presented here is of prime importance to investigate potential effects of global warming on consumer-resource systems. Synchrony / mismatch between a consumer and its resource is fundamental to predict future species distribution. Future studies may go further by including more complex mechanistic approaches (e.g., energy budget models) in order to model the whole life cycle of the consumer, which would lead to new insights on the dynamics of the systems. Our model could be linked to models that explore the consequences of </w:t>
      </w:r>
      <w:r>
        <w:rPr>
          <w:color w:val="000000"/>
        </w:rPr>
        <w:lastRenderedPageBreak/>
        <w:t xml:space="preserve">phenological mismatch on the population dynamics of a consumer and its resource (e.g., </w:t>
      </w:r>
      <w:r w:rsidR="00244D15">
        <w:rPr>
          <w:color w:val="000000"/>
        </w:rPr>
        <w:fldChar w:fldCharType="begin" w:fldLock="1"/>
      </w:r>
      <w:r w:rsidR="00244D15">
        <w:rPr>
          <w:color w:val="000000"/>
        </w:rPr>
        <w:instrText>ADDIN CSL_CITATION {"citationItems":[{"id":"ITEM-1","itemData":{"ISSN":"0003-0147","abstract":"Climate change drives uneven phenology shifts across taxa, and this can result in changes to the phenological match between interacting species. Shifts in the relative phenology of partner species are well documented, but few studies have addressed the effects of such changes on population dynamics. To explore this, we develop a phenologically explicit model describing consumer-resource interactions. Focusing on scenarios for univoltine insects, we show how changes in resource phenology can be reinterpreted as transformations in the year-to-year recursion relationships defining consumer population dynamics. This perspective provides a straightforward path for interpreting the long-term population consequences of phenology change. Specifically, by relating the outcome of phenological shifts to species traits governing recursion relationships (e.g., consumer fecundity or competitive scenario), we demonstrate how changes in relative phenology can force systems into different dynamical regimes, with major implications for resource management, conservation, and other areas of applied dynamics.","author":[{"dropping-particle":"","family":"Bewick","given":"Sharon","non-dropping-particle":"","parse-names":false,"suffix":""},{"dropping-particle":"","family":"Cantrell","given":"R Stephen","non-dropping-particle":"","parse-names":false,"suffix":""},{"dropping-particle":"","family":"Cosner","given":"Chris","non-dropping-particle":"","parse-names":false,"suffix":""},{"dropping-particle":"","family":"Fagan","given":"William F","non-dropping-particle":"","parse-names":false,"suffix":""}],"container-title":"The American Naturalist","id":"ITEM-1","issue":"2","issued":{"date-parts":[["2016"]]},"page":"151-166","publisher":"University of Chicago Press Chicago, IL","title":"How resource phenology affects consumer population dynamics","type":"article-journal","volume":"187"},"uris":["http://www.mendeley.com/documents/?uuid=0971f6ab-c82f-4b24-a5c0-ebbd4ceb59ce"]}],"mendeley":{"formattedCitation":"(Bewick, Cantrell, Cosner, &amp; Fagan, 2016)","plainTextFormattedCitation":"(Bewick, Cantrell, Cosner, &amp; Fagan, 2016)"},"properties":{"noteIndex":0},"schema":"https://github.com/citation-style-language/schema/raw/master/csl-citation.json"}</w:instrText>
      </w:r>
      <w:r w:rsidR="00244D15">
        <w:rPr>
          <w:color w:val="000000"/>
        </w:rPr>
        <w:fldChar w:fldCharType="separate"/>
      </w:r>
      <w:r w:rsidR="00244D15" w:rsidRPr="00244D15">
        <w:rPr>
          <w:noProof/>
          <w:color w:val="000000"/>
        </w:rPr>
        <w:t>(Bewick, Cantrell, Cosner, &amp; Fagan, 2016)</w:t>
      </w:r>
      <w:r w:rsidR="00244D15">
        <w:rPr>
          <w:color w:val="000000"/>
        </w:rPr>
        <w:fldChar w:fldCharType="end"/>
      </w:r>
      <w:r>
        <w:rPr>
          <w:color w:val="000000"/>
        </w:rPr>
        <w:t>).</w:t>
      </w:r>
    </w:p>
    <w:p w14:paraId="0784110C" w14:textId="77777777" w:rsidR="00D778E8" w:rsidRDefault="00D778E8" w:rsidP="00D778E8">
      <w:pPr>
        <w:pStyle w:val="Titre1"/>
        <w:spacing w:before="240" w:beforeAutospacing="0" w:after="0" w:afterAutospacing="0" w:line="480" w:lineRule="auto"/>
      </w:pPr>
      <w:r>
        <w:rPr>
          <w:color w:val="000000"/>
          <w:sz w:val="32"/>
          <w:szCs w:val="32"/>
        </w:rPr>
        <w:t>Acknowledgement</w:t>
      </w:r>
    </w:p>
    <w:p w14:paraId="708EAD5B" w14:textId="77777777" w:rsidR="00D778E8" w:rsidRDefault="00D778E8" w:rsidP="00D778E8">
      <w:pPr>
        <w:pStyle w:val="NormalWeb"/>
        <w:spacing w:before="0" w:beforeAutospacing="0" w:after="0" w:afterAutospacing="0" w:line="480" w:lineRule="auto"/>
      </w:pPr>
      <w:r>
        <w:rPr>
          <w:color w:val="000000"/>
        </w:rPr>
        <w:t>Authors want to thank Dr. Remi Saint-</w:t>
      </w:r>
      <w:proofErr w:type="spellStart"/>
      <w:r>
        <w:rPr>
          <w:color w:val="000000"/>
        </w:rPr>
        <w:t>Amant</w:t>
      </w:r>
      <w:proofErr w:type="spellEnd"/>
      <w:r>
        <w:rPr>
          <w:color w:val="000000"/>
        </w:rPr>
        <w:t xml:space="preserve"> for his helpful guidance to obtain temperature data from </w:t>
      </w:r>
      <w:proofErr w:type="spellStart"/>
      <w:r>
        <w:rPr>
          <w:color w:val="000000"/>
        </w:rPr>
        <w:t>BioSIM</w:t>
      </w:r>
      <w:proofErr w:type="spellEnd"/>
      <w:r>
        <w:rPr>
          <w:color w:val="000000"/>
        </w:rPr>
        <w:t xml:space="preserve">, and Dr. Jacques </w:t>
      </w:r>
      <w:proofErr w:type="spellStart"/>
      <w:r>
        <w:rPr>
          <w:color w:val="000000"/>
        </w:rPr>
        <w:t>Régnière</w:t>
      </w:r>
      <w:proofErr w:type="spellEnd"/>
      <w:r>
        <w:rPr>
          <w:color w:val="000000"/>
        </w:rPr>
        <w:t xml:space="preserve"> for sharing data on balsam fir phenology. This study was funded by the Healthy Forest Partnership. </w:t>
      </w:r>
    </w:p>
    <w:p w14:paraId="67AF14C3" w14:textId="77777777" w:rsidR="00791508" w:rsidRDefault="00791508" w:rsidP="00791508">
      <w:pPr>
        <w:spacing w:after="0" w:line="480" w:lineRule="auto"/>
        <w:rPr>
          <w:rFonts w:ascii="Times New Roman" w:eastAsia="Times New Roman" w:hAnsi="Times New Roman" w:cs="Times New Roman"/>
          <w:color w:val="000000"/>
          <w:sz w:val="24"/>
          <w:szCs w:val="24"/>
          <w:lang w:eastAsia="en-CA"/>
        </w:rPr>
      </w:pPr>
    </w:p>
    <w:p w14:paraId="07D5E73E" w14:textId="2BE34BF9" w:rsidR="00791508" w:rsidRPr="00791508" w:rsidRDefault="00791508" w:rsidP="00791508">
      <w:pPr>
        <w:spacing w:after="0" w:line="480" w:lineRule="auto"/>
        <w:rPr>
          <w:rFonts w:ascii="Times New Roman" w:eastAsia="Times New Roman" w:hAnsi="Times New Roman" w:cs="Times New Roman"/>
          <w:sz w:val="24"/>
          <w:szCs w:val="24"/>
          <w:lang w:eastAsia="en-CA"/>
        </w:rPr>
      </w:pPr>
    </w:p>
    <w:p w14:paraId="129F9CFE" w14:textId="77777777" w:rsidR="00C2430C" w:rsidRPr="00361A8E" w:rsidRDefault="00C2430C" w:rsidP="00361A8E">
      <w:pPr>
        <w:spacing w:after="0" w:line="480" w:lineRule="auto"/>
        <w:ind w:firstLine="720"/>
        <w:rPr>
          <w:rFonts w:ascii="Times New Roman" w:eastAsia="Times New Roman" w:hAnsi="Times New Roman" w:cs="Times New Roman"/>
          <w:sz w:val="24"/>
          <w:szCs w:val="24"/>
          <w:lang w:eastAsia="en-CA"/>
        </w:rPr>
      </w:pPr>
    </w:p>
    <w:p w14:paraId="713EC112" w14:textId="4433E1F2" w:rsidR="00CC71B8" w:rsidRDefault="00CC71B8">
      <w:pPr>
        <w:rPr>
          <w:rFonts w:ascii="Times New Roman" w:hAnsi="Times New Roman" w:cs="Times New Roman"/>
          <w:sz w:val="24"/>
          <w:szCs w:val="24"/>
        </w:rPr>
      </w:pPr>
      <w:r>
        <w:rPr>
          <w:rFonts w:ascii="Times New Roman" w:hAnsi="Times New Roman" w:cs="Times New Roman"/>
          <w:sz w:val="24"/>
          <w:szCs w:val="24"/>
        </w:rPr>
        <w:br w:type="page"/>
      </w:r>
    </w:p>
    <w:p w14:paraId="27810E75" w14:textId="7541C858" w:rsidR="00DD1E3C" w:rsidRPr="000C2304" w:rsidRDefault="00210E6D" w:rsidP="00800955">
      <w:pPr>
        <w:pStyle w:val="Titre1"/>
        <w:rPr>
          <w:sz w:val="32"/>
          <w:szCs w:val="32"/>
        </w:rPr>
      </w:pPr>
      <w:r w:rsidRPr="000C2304">
        <w:rPr>
          <w:sz w:val="32"/>
          <w:szCs w:val="32"/>
        </w:rPr>
        <w:lastRenderedPageBreak/>
        <w:t>References</w:t>
      </w:r>
    </w:p>
    <w:p w14:paraId="07B51550" w14:textId="3BAE87FD" w:rsidR="00244D15" w:rsidRPr="00244D15" w:rsidRDefault="00210E6D"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0C2304">
        <w:rPr>
          <w:rFonts w:ascii="Times New Roman" w:hAnsi="Times New Roman" w:cs="Times New Roman"/>
          <w:sz w:val="24"/>
          <w:szCs w:val="24"/>
        </w:rPr>
        <w:fldChar w:fldCharType="begin" w:fldLock="1"/>
      </w:r>
      <w:r w:rsidRPr="000C2304">
        <w:rPr>
          <w:rFonts w:ascii="Times New Roman" w:hAnsi="Times New Roman" w:cs="Times New Roman"/>
          <w:sz w:val="24"/>
          <w:szCs w:val="24"/>
        </w:rPr>
        <w:instrText xml:space="preserve">ADDIN Mendeley Bibliography CSL_BIBLIOGRAPHY </w:instrText>
      </w:r>
      <w:r w:rsidRPr="000C2304">
        <w:rPr>
          <w:rFonts w:ascii="Times New Roman" w:hAnsi="Times New Roman" w:cs="Times New Roman"/>
          <w:sz w:val="24"/>
          <w:szCs w:val="24"/>
        </w:rPr>
        <w:fldChar w:fldCharType="separate"/>
      </w:r>
      <w:r w:rsidR="00244D15" w:rsidRPr="00244D15">
        <w:rPr>
          <w:rFonts w:ascii="Times New Roman" w:hAnsi="Times New Roman" w:cs="Times New Roman"/>
          <w:noProof/>
          <w:sz w:val="24"/>
          <w:szCs w:val="24"/>
        </w:rPr>
        <w:t xml:space="preserve">Amarasekare, P., &amp; Coutinho, R. M. (2014). Effects of temperature on intraspecific competition in ectotherms. </w:t>
      </w:r>
      <w:r w:rsidR="00244D15" w:rsidRPr="00244D15">
        <w:rPr>
          <w:rFonts w:ascii="Times New Roman" w:hAnsi="Times New Roman" w:cs="Times New Roman"/>
          <w:i/>
          <w:iCs/>
          <w:noProof/>
          <w:sz w:val="24"/>
          <w:szCs w:val="24"/>
        </w:rPr>
        <w:t>The American Naturalist</w:t>
      </w:r>
      <w:r w:rsidR="00244D15" w:rsidRPr="00244D15">
        <w:rPr>
          <w:rFonts w:ascii="Times New Roman" w:hAnsi="Times New Roman" w:cs="Times New Roman"/>
          <w:noProof/>
          <w:sz w:val="24"/>
          <w:szCs w:val="24"/>
        </w:rPr>
        <w:t xml:space="preserve">, </w:t>
      </w:r>
      <w:r w:rsidR="00244D15" w:rsidRPr="00244D15">
        <w:rPr>
          <w:rFonts w:ascii="Times New Roman" w:hAnsi="Times New Roman" w:cs="Times New Roman"/>
          <w:i/>
          <w:iCs/>
          <w:noProof/>
          <w:sz w:val="24"/>
          <w:szCs w:val="24"/>
        </w:rPr>
        <w:t>184</w:t>
      </w:r>
      <w:r w:rsidR="00244D15" w:rsidRPr="00244D15">
        <w:rPr>
          <w:rFonts w:ascii="Times New Roman" w:hAnsi="Times New Roman" w:cs="Times New Roman"/>
          <w:noProof/>
          <w:sz w:val="24"/>
          <w:szCs w:val="24"/>
        </w:rPr>
        <w:t>(3), E50-65. doi: 10.1086/677386</w:t>
      </w:r>
    </w:p>
    <w:p w14:paraId="48FF562F"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Bale, J. S., Masters, G. J., Hodkinson, I. D., Awmack, C., Bezemer, T. M., Brown, V. K., … Whittaker, J. B. (2002). Herbivory in global climate change research: direct effects of rising temperature on insect herbivores. </w:t>
      </w:r>
      <w:r w:rsidRPr="00244D15">
        <w:rPr>
          <w:rFonts w:ascii="Times New Roman" w:hAnsi="Times New Roman" w:cs="Times New Roman"/>
          <w:i/>
          <w:iCs/>
          <w:noProof/>
          <w:sz w:val="24"/>
          <w:szCs w:val="24"/>
        </w:rPr>
        <w:t>Global Change Biology</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8</w:t>
      </w:r>
      <w:r w:rsidRPr="00244D15">
        <w:rPr>
          <w:rFonts w:ascii="Times New Roman" w:hAnsi="Times New Roman" w:cs="Times New Roman"/>
          <w:noProof/>
          <w:sz w:val="24"/>
          <w:szCs w:val="24"/>
        </w:rPr>
        <w:t>(1), 1–16. doi: 10.1046/j.1365-2486.2002.00451.x</w:t>
      </w:r>
    </w:p>
    <w:p w14:paraId="069A24CA"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Bewick, S., Cantrell, R. S., Cosner, C., &amp; Fagan, W. F. (2016). How resource phenology affects consumer population dynamics. </w:t>
      </w:r>
      <w:r w:rsidRPr="00244D15">
        <w:rPr>
          <w:rFonts w:ascii="Times New Roman" w:hAnsi="Times New Roman" w:cs="Times New Roman"/>
          <w:i/>
          <w:iCs/>
          <w:noProof/>
          <w:sz w:val="24"/>
          <w:szCs w:val="24"/>
        </w:rPr>
        <w:t>The American Naturalist</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187</w:t>
      </w:r>
      <w:r w:rsidRPr="00244D15">
        <w:rPr>
          <w:rFonts w:ascii="Times New Roman" w:hAnsi="Times New Roman" w:cs="Times New Roman"/>
          <w:noProof/>
          <w:sz w:val="24"/>
          <w:szCs w:val="24"/>
        </w:rPr>
        <w:t>(2), 151–166.</w:t>
      </w:r>
    </w:p>
    <w:p w14:paraId="62821972"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Blais, J. R. (1957). Some Relationships Of The Spruce Budworm, Choristoneura fumiferana (Clem.) To Black Spruce, Picea mariana (Moench) Voss. </w:t>
      </w:r>
      <w:r w:rsidRPr="00244D15">
        <w:rPr>
          <w:rFonts w:ascii="Times New Roman" w:hAnsi="Times New Roman" w:cs="Times New Roman"/>
          <w:i/>
          <w:iCs/>
          <w:noProof/>
          <w:sz w:val="24"/>
          <w:szCs w:val="24"/>
        </w:rPr>
        <w:t>The Forestry Chronicle</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33</w:t>
      </w:r>
      <w:r w:rsidRPr="00244D15">
        <w:rPr>
          <w:rFonts w:ascii="Times New Roman" w:hAnsi="Times New Roman" w:cs="Times New Roman"/>
          <w:noProof/>
          <w:sz w:val="24"/>
          <w:szCs w:val="24"/>
        </w:rPr>
        <w:t>(4), 364–372. doi: 10.5558/tfc33364-4</w:t>
      </w:r>
    </w:p>
    <w:p w14:paraId="34170FDE"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Both, C., van Asch, M., Bijlsma, R. G., Van Den Burg, A. B., &amp; Visser, M. E. (2009). Climate change and unequal phenological changes across four trophic levels: constraints or adaptations? </w:t>
      </w:r>
      <w:r w:rsidRPr="00244D15">
        <w:rPr>
          <w:rFonts w:ascii="Times New Roman" w:hAnsi="Times New Roman" w:cs="Times New Roman"/>
          <w:i/>
          <w:iCs/>
          <w:noProof/>
          <w:sz w:val="24"/>
          <w:szCs w:val="24"/>
        </w:rPr>
        <w:t>Journal of Animal Ecology</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78</w:t>
      </w:r>
      <w:r w:rsidRPr="00244D15">
        <w:rPr>
          <w:rFonts w:ascii="Times New Roman" w:hAnsi="Times New Roman" w:cs="Times New Roman"/>
          <w:noProof/>
          <w:sz w:val="24"/>
          <w:szCs w:val="24"/>
        </w:rPr>
        <w:t>(1), 73–83. doi: 10.1111/j.1365-2656.2008.01458.x</w:t>
      </w:r>
    </w:p>
    <w:p w14:paraId="73C88F3D"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Chuine, I. (2000). A united model for budburst of trees. </w:t>
      </w:r>
      <w:r w:rsidRPr="00244D15">
        <w:rPr>
          <w:rFonts w:ascii="Times New Roman" w:hAnsi="Times New Roman" w:cs="Times New Roman"/>
          <w:i/>
          <w:iCs/>
          <w:noProof/>
          <w:sz w:val="24"/>
          <w:szCs w:val="24"/>
        </w:rPr>
        <w:t>Journal of Theoretical Biology</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207</w:t>
      </w:r>
      <w:r w:rsidRPr="00244D15">
        <w:rPr>
          <w:rFonts w:ascii="Times New Roman" w:hAnsi="Times New Roman" w:cs="Times New Roman"/>
          <w:noProof/>
          <w:sz w:val="24"/>
          <w:szCs w:val="24"/>
        </w:rPr>
        <w:t>, 337–347. doi: 10.1006/jtbi.2000.2178</w:t>
      </w:r>
    </w:p>
    <w:p w14:paraId="702BFDF6"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Chuine, I., &amp; Régnière, J. (2017). Process-Based Models of Phenology for Plants and Animals. </w:t>
      </w:r>
      <w:r w:rsidRPr="00244D15">
        <w:rPr>
          <w:rFonts w:ascii="Times New Roman" w:hAnsi="Times New Roman" w:cs="Times New Roman"/>
          <w:i/>
          <w:iCs/>
          <w:noProof/>
          <w:sz w:val="24"/>
          <w:szCs w:val="24"/>
        </w:rPr>
        <w:t>Annual Review of Ecology, Evolution, and Systematics</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48</w:t>
      </w:r>
      <w:r w:rsidRPr="00244D15">
        <w:rPr>
          <w:rFonts w:ascii="Times New Roman" w:hAnsi="Times New Roman" w:cs="Times New Roman"/>
          <w:noProof/>
          <w:sz w:val="24"/>
          <w:szCs w:val="24"/>
        </w:rPr>
        <w:t>(1), 159–182. doi: 10.1146/annurev-ecolsys-110316-022706</w:t>
      </w:r>
    </w:p>
    <w:p w14:paraId="62BAA84C"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lastRenderedPageBreak/>
        <w:t xml:space="preserve">Cobbold, C. A., &amp; Powell, J. A. (2011). Evolution Stabilises the Synchronising Dynamics of Poikilotherm Life Cycles. </w:t>
      </w:r>
      <w:r w:rsidRPr="00244D15">
        <w:rPr>
          <w:rFonts w:ascii="Times New Roman" w:hAnsi="Times New Roman" w:cs="Times New Roman"/>
          <w:i/>
          <w:iCs/>
          <w:noProof/>
          <w:sz w:val="24"/>
          <w:szCs w:val="24"/>
        </w:rPr>
        <w:t>Bulletin of Mathematical Biology</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73</w:t>
      </w:r>
      <w:r w:rsidRPr="00244D15">
        <w:rPr>
          <w:rFonts w:ascii="Times New Roman" w:hAnsi="Times New Roman" w:cs="Times New Roman"/>
          <w:noProof/>
          <w:sz w:val="24"/>
          <w:szCs w:val="24"/>
        </w:rPr>
        <w:t>(5), 1052–1081. doi: 10.1007/s11538-010-9552-1</w:t>
      </w:r>
    </w:p>
    <w:p w14:paraId="2DD75509" w14:textId="77777777" w:rsidR="00244D15" w:rsidRPr="00C85327"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244D15">
        <w:rPr>
          <w:rFonts w:ascii="Times New Roman" w:hAnsi="Times New Roman" w:cs="Times New Roman"/>
          <w:noProof/>
          <w:sz w:val="24"/>
          <w:szCs w:val="24"/>
        </w:rPr>
        <w:t xml:space="preserve">Colombo, S. J. (1998). Climatic warming and its effect on bud burst and risk of frost damage to white spruce in Canada. </w:t>
      </w:r>
      <w:r w:rsidRPr="00C85327">
        <w:rPr>
          <w:rFonts w:ascii="Times New Roman" w:hAnsi="Times New Roman" w:cs="Times New Roman"/>
          <w:i/>
          <w:iCs/>
          <w:noProof/>
          <w:sz w:val="24"/>
          <w:szCs w:val="24"/>
          <w:lang w:val="fr-FR"/>
        </w:rPr>
        <w:t>The Forestry Chronicle</w:t>
      </w:r>
      <w:r w:rsidRPr="00C85327">
        <w:rPr>
          <w:rFonts w:ascii="Times New Roman" w:hAnsi="Times New Roman" w:cs="Times New Roman"/>
          <w:noProof/>
          <w:sz w:val="24"/>
          <w:szCs w:val="24"/>
          <w:lang w:val="fr-FR"/>
        </w:rPr>
        <w:t xml:space="preserve">, </w:t>
      </w:r>
      <w:r w:rsidRPr="00C85327">
        <w:rPr>
          <w:rFonts w:ascii="Times New Roman" w:hAnsi="Times New Roman" w:cs="Times New Roman"/>
          <w:i/>
          <w:iCs/>
          <w:noProof/>
          <w:sz w:val="24"/>
          <w:szCs w:val="24"/>
          <w:lang w:val="fr-FR"/>
        </w:rPr>
        <w:t>74</w:t>
      </w:r>
      <w:r w:rsidRPr="00C85327">
        <w:rPr>
          <w:rFonts w:ascii="Times New Roman" w:hAnsi="Times New Roman" w:cs="Times New Roman"/>
          <w:noProof/>
          <w:sz w:val="24"/>
          <w:szCs w:val="24"/>
          <w:lang w:val="fr-FR"/>
        </w:rPr>
        <w:t>(4), 567–577. doi: 10.5558/tfc74567-4</w:t>
      </w:r>
    </w:p>
    <w:p w14:paraId="38E6038D"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C85327">
        <w:rPr>
          <w:rFonts w:ascii="Times New Roman" w:hAnsi="Times New Roman" w:cs="Times New Roman"/>
          <w:noProof/>
          <w:sz w:val="24"/>
          <w:szCs w:val="24"/>
          <w:lang w:val="fr-FR"/>
        </w:rPr>
        <w:t xml:space="preserve">Desbiens, M. (2007). </w:t>
      </w:r>
      <w:r w:rsidRPr="00C85327">
        <w:rPr>
          <w:rFonts w:ascii="Times New Roman" w:hAnsi="Times New Roman" w:cs="Times New Roman"/>
          <w:i/>
          <w:iCs/>
          <w:noProof/>
          <w:sz w:val="24"/>
          <w:szCs w:val="24"/>
          <w:lang w:val="fr-FR"/>
        </w:rPr>
        <w:t>Relation phénologique entre le débourrement des bourgeons chez le sapin baumier et l’émergence des larves de deuxième stade de la tordeuse des bourgeons de l’épinette, Choristoneura fumiferana (Lepidoptera: Tortricidae).</w:t>
      </w:r>
      <w:r w:rsidRPr="00C85327">
        <w:rPr>
          <w:rFonts w:ascii="Times New Roman" w:hAnsi="Times New Roman" w:cs="Times New Roman"/>
          <w:noProof/>
          <w:sz w:val="24"/>
          <w:szCs w:val="24"/>
          <w:lang w:val="fr-FR"/>
        </w:rPr>
        <w:t xml:space="preserve"> </w:t>
      </w:r>
      <w:r w:rsidRPr="00244D15">
        <w:rPr>
          <w:rFonts w:ascii="Times New Roman" w:hAnsi="Times New Roman" w:cs="Times New Roman"/>
          <w:noProof/>
          <w:sz w:val="24"/>
          <w:szCs w:val="24"/>
        </w:rPr>
        <w:t>ProQuest.</w:t>
      </w:r>
    </w:p>
    <w:p w14:paraId="6B23046C"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Deutsch, C. A., Tewksbury, J. J., Huey, R. B., Sheldon, K. S., Ghalambor, C. K., Haak, D. C., &amp; Martin, P. R. (2008). Impacts of climate warming on terrestrial ectotherms across latitude. </w:t>
      </w:r>
      <w:r w:rsidRPr="00244D15">
        <w:rPr>
          <w:rFonts w:ascii="Times New Roman" w:hAnsi="Times New Roman" w:cs="Times New Roman"/>
          <w:i/>
          <w:iCs/>
          <w:noProof/>
          <w:sz w:val="24"/>
          <w:szCs w:val="24"/>
        </w:rPr>
        <w:t>Proceedings of the National Academy of Sciences of the United States of America</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105</w:t>
      </w:r>
      <w:r w:rsidRPr="00244D15">
        <w:rPr>
          <w:rFonts w:ascii="Times New Roman" w:hAnsi="Times New Roman" w:cs="Times New Roman"/>
          <w:noProof/>
          <w:sz w:val="24"/>
          <w:szCs w:val="24"/>
        </w:rPr>
        <w:t>(18), 6668–6672. doi: 10.1073/pnas.0709472105</w:t>
      </w:r>
    </w:p>
    <w:p w14:paraId="396D9906"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Donnelly, A., Caffarra, A., &amp; O’Neill, B. F. (2011). A review of climate-driven mismatches between interdependent phenophases in terrestrial and aquatic ecosystems. </w:t>
      </w:r>
      <w:r w:rsidRPr="00244D15">
        <w:rPr>
          <w:rFonts w:ascii="Times New Roman" w:hAnsi="Times New Roman" w:cs="Times New Roman"/>
          <w:i/>
          <w:iCs/>
          <w:noProof/>
          <w:sz w:val="24"/>
          <w:szCs w:val="24"/>
        </w:rPr>
        <w:t>International Journal of Biometeorology</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55</w:t>
      </w:r>
      <w:r w:rsidRPr="00244D15">
        <w:rPr>
          <w:rFonts w:ascii="Times New Roman" w:hAnsi="Times New Roman" w:cs="Times New Roman"/>
          <w:noProof/>
          <w:sz w:val="24"/>
          <w:szCs w:val="24"/>
        </w:rPr>
        <w:t>(6), 805–817. doi: 10.1007/s00484-011-0426-5</w:t>
      </w:r>
    </w:p>
    <w:p w14:paraId="3C944356"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Harper, K., Boudreault, C., DeGrandpré, L., Drapeau, P., Gauthier, S., &amp; Bergeron, Y. (2003). Structure, composition, and diversity of old-growth black spruce boreal forest of the Clay Belt region in Quebec and Ontario. </w:t>
      </w:r>
      <w:r w:rsidRPr="00244D15">
        <w:rPr>
          <w:rFonts w:ascii="Times New Roman" w:hAnsi="Times New Roman" w:cs="Times New Roman"/>
          <w:i/>
          <w:iCs/>
          <w:noProof/>
          <w:sz w:val="24"/>
          <w:szCs w:val="24"/>
        </w:rPr>
        <w:t>Environmental Reviews</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11</w:t>
      </w:r>
      <w:r w:rsidRPr="00244D15">
        <w:rPr>
          <w:rFonts w:ascii="Times New Roman" w:hAnsi="Times New Roman" w:cs="Times New Roman"/>
          <w:noProof/>
          <w:sz w:val="24"/>
          <w:szCs w:val="24"/>
        </w:rPr>
        <w:t>(1 SUPPL.), 2003. doi: 10.1139/a03-013</w:t>
      </w:r>
    </w:p>
    <w:p w14:paraId="1EE81103"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Hunter, A. F., &amp; Lechowicz, M. J. (1992). Foliage quality changes during canopy development of some northern hardwood trees. </w:t>
      </w:r>
      <w:r w:rsidRPr="00244D15">
        <w:rPr>
          <w:rFonts w:ascii="Times New Roman" w:hAnsi="Times New Roman" w:cs="Times New Roman"/>
          <w:i/>
          <w:iCs/>
          <w:noProof/>
          <w:sz w:val="24"/>
          <w:szCs w:val="24"/>
        </w:rPr>
        <w:t>Oecologia</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89</w:t>
      </w:r>
      <w:r w:rsidRPr="00244D15">
        <w:rPr>
          <w:rFonts w:ascii="Times New Roman" w:hAnsi="Times New Roman" w:cs="Times New Roman"/>
          <w:noProof/>
          <w:sz w:val="24"/>
          <w:szCs w:val="24"/>
        </w:rPr>
        <w:t>(3), 316–323.</w:t>
      </w:r>
    </w:p>
    <w:p w14:paraId="47E1609A"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Kharouba, H. M., Ehrlén, J., Gelman, A., Bolmgren, K., Allen, J. M., Travers, S. E., &amp; </w:t>
      </w:r>
      <w:r w:rsidRPr="00244D15">
        <w:rPr>
          <w:rFonts w:ascii="Times New Roman" w:hAnsi="Times New Roman" w:cs="Times New Roman"/>
          <w:noProof/>
          <w:sz w:val="24"/>
          <w:szCs w:val="24"/>
        </w:rPr>
        <w:lastRenderedPageBreak/>
        <w:t xml:space="preserve">Wolkovich, E. M. (2018). Global shifts in the phenological synchrony of species interactions over recent decades. </w:t>
      </w:r>
      <w:r w:rsidRPr="00244D15">
        <w:rPr>
          <w:rFonts w:ascii="Times New Roman" w:hAnsi="Times New Roman" w:cs="Times New Roman"/>
          <w:i/>
          <w:iCs/>
          <w:noProof/>
          <w:sz w:val="24"/>
          <w:szCs w:val="24"/>
        </w:rPr>
        <w:t>Proceedings of the National Academy of Sciences</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115</w:t>
      </w:r>
      <w:r w:rsidRPr="00244D15">
        <w:rPr>
          <w:rFonts w:ascii="Times New Roman" w:hAnsi="Times New Roman" w:cs="Times New Roman"/>
          <w:noProof/>
          <w:sz w:val="24"/>
          <w:szCs w:val="24"/>
        </w:rPr>
        <w:t>(20), 5211–5216. doi: 10.1073/pnas.1714511115</w:t>
      </w:r>
    </w:p>
    <w:p w14:paraId="2C43DCD9"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Lawrence, R. K., Mattson, W. J., &amp; Haack, R. A. (1997). White spruce and the spruce budworm: Defining the phenological window of susceptibility. </w:t>
      </w:r>
      <w:r w:rsidRPr="00244D15">
        <w:rPr>
          <w:rFonts w:ascii="Times New Roman" w:hAnsi="Times New Roman" w:cs="Times New Roman"/>
          <w:i/>
          <w:iCs/>
          <w:noProof/>
          <w:sz w:val="24"/>
          <w:szCs w:val="24"/>
        </w:rPr>
        <w:t>Canadian Entomologist</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129</w:t>
      </w:r>
      <w:r w:rsidRPr="00244D15">
        <w:rPr>
          <w:rFonts w:ascii="Times New Roman" w:hAnsi="Times New Roman" w:cs="Times New Roman"/>
          <w:noProof/>
          <w:sz w:val="24"/>
          <w:szCs w:val="24"/>
        </w:rPr>
        <w:t>(2), 291–318. doi: 10.4039/Ent129291-2</w:t>
      </w:r>
    </w:p>
    <w:p w14:paraId="427C2FB2"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Lindén, A. (2018). Adaptive and nonadaptive changes in phenological synchrony. </w:t>
      </w:r>
      <w:r w:rsidRPr="00244D15">
        <w:rPr>
          <w:rFonts w:ascii="Times New Roman" w:hAnsi="Times New Roman" w:cs="Times New Roman"/>
          <w:i/>
          <w:iCs/>
          <w:noProof/>
          <w:sz w:val="24"/>
          <w:szCs w:val="24"/>
        </w:rPr>
        <w:t>Proceedings of the National Academy of Sciences of the United States of America</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115</w:t>
      </w:r>
      <w:r w:rsidRPr="00244D15">
        <w:rPr>
          <w:rFonts w:ascii="Times New Roman" w:hAnsi="Times New Roman" w:cs="Times New Roman"/>
          <w:noProof/>
          <w:sz w:val="24"/>
          <w:szCs w:val="24"/>
        </w:rPr>
        <w:t>(20), 5057–5059. doi: 10.1073/pnas.1805698115</w:t>
      </w:r>
    </w:p>
    <w:p w14:paraId="313EA8B7"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Mattson, W., &amp; Scriber, M. (1987). Feeding ecology of insect folivores of woody plants: nitrogen, water, fiber, and mineral considerations. In F. Slansky &amp; J. Rodriguez (Eds.), </w:t>
      </w:r>
      <w:r w:rsidRPr="00244D15">
        <w:rPr>
          <w:rFonts w:ascii="Times New Roman" w:hAnsi="Times New Roman" w:cs="Times New Roman"/>
          <w:i/>
          <w:iCs/>
          <w:noProof/>
          <w:sz w:val="24"/>
          <w:szCs w:val="24"/>
        </w:rPr>
        <w:t>The Nutritional Ecology of Insects, Mites, and Spiders</w:t>
      </w:r>
      <w:r w:rsidRPr="00244D15">
        <w:rPr>
          <w:rFonts w:ascii="Times New Roman" w:hAnsi="Times New Roman" w:cs="Times New Roman"/>
          <w:noProof/>
          <w:sz w:val="24"/>
          <w:szCs w:val="24"/>
        </w:rPr>
        <w:t xml:space="preserve"> (pp. 105–146). John Wiley &amp; Sons, New York.</w:t>
      </w:r>
    </w:p>
    <w:p w14:paraId="4BDB4148"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McNamara, J. M., Barta, Z., Klaassen, M., &amp; Bauer, S. (2011). Cues and the optimal timing of activities under environmental changes. </w:t>
      </w:r>
      <w:r w:rsidRPr="00244D15">
        <w:rPr>
          <w:rFonts w:ascii="Times New Roman" w:hAnsi="Times New Roman" w:cs="Times New Roman"/>
          <w:i/>
          <w:iCs/>
          <w:noProof/>
          <w:sz w:val="24"/>
          <w:szCs w:val="24"/>
        </w:rPr>
        <w:t>Ecology Letters</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14</w:t>
      </w:r>
      <w:r w:rsidRPr="00244D15">
        <w:rPr>
          <w:rFonts w:ascii="Times New Roman" w:hAnsi="Times New Roman" w:cs="Times New Roman"/>
          <w:noProof/>
          <w:sz w:val="24"/>
          <w:szCs w:val="24"/>
        </w:rPr>
        <w:t>(12), 1183–1190. doi: 10.1111/j.1461-0248.2011.01686.x</w:t>
      </w:r>
    </w:p>
    <w:p w14:paraId="356447F7"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Miller-Rushing, A. J., Høye, T. T., Inouye, D. W., &amp; Post, E. (2010). The effects of phenological mismatches on demography. </w:t>
      </w:r>
      <w:r w:rsidRPr="00244D15">
        <w:rPr>
          <w:rFonts w:ascii="Times New Roman" w:hAnsi="Times New Roman" w:cs="Times New Roman"/>
          <w:i/>
          <w:iCs/>
          <w:noProof/>
          <w:sz w:val="24"/>
          <w:szCs w:val="24"/>
        </w:rPr>
        <w:t>Philosophical Transactions of the Royal Society B: Biological Sciences</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365</w:t>
      </w:r>
      <w:r w:rsidRPr="00244D15">
        <w:rPr>
          <w:rFonts w:ascii="Times New Roman" w:hAnsi="Times New Roman" w:cs="Times New Roman"/>
          <w:noProof/>
          <w:sz w:val="24"/>
          <w:szCs w:val="24"/>
        </w:rPr>
        <w:t>(1555), 3177–3186. doi: 10.1098/rstb.2010.0148</w:t>
      </w:r>
    </w:p>
    <w:p w14:paraId="63299C48"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Osawa, A., Shoemaker, C. A., &amp; Stedinger, J. R. (1983). A stochastic model of balsam fir bud phenology utilizing maximum likelihood parameter estimation (Abies balsamea, Quebec). </w:t>
      </w:r>
      <w:r w:rsidRPr="00244D15">
        <w:rPr>
          <w:rFonts w:ascii="Times New Roman" w:hAnsi="Times New Roman" w:cs="Times New Roman"/>
          <w:i/>
          <w:iCs/>
          <w:noProof/>
          <w:sz w:val="24"/>
          <w:szCs w:val="24"/>
        </w:rPr>
        <w:t>Forest Science</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29</w:t>
      </w:r>
      <w:r w:rsidRPr="00244D15">
        <w:rPr>
          <w:rFonts w:ascii="Times New Roman" w:hAnsi="Times New Roman" w:cs="Times New Roman"/>
          <w:noProof/>
          <w:sz w:val="24"/>
          <w:szCs w:val="24"/>
        </w:rPr>
        <w:t>(3), 478–490. doi: 10.1093/forestscience/29.3.478</w:t>
      </w:r>
    </w:p>
    <w:p w14:paraId="4E5D4FEB"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lastRenderedPageBreak/>
        <w:t xml:space="preserve">Parmesan, C. (2006). Ecological and Evolutionary Responses to Recent Climate Change. </w:t>
      </w:r>
      <w:r w:rsidRPr="00244D15">
        <w:rPr>
          <w:rFonts w:ascii="Times New Roman" w:hAnsi="Times New Roman" w:cs="Times New Roman"/>
          <w:i/>
          <w:iCs/>
          <w:noProof/>
          <w:sz w:val="24"/>
          <w:szCs w:val="24"/>
        </w:rPr>
        <w:t>Annual Review of Ecology, Evolution, and Systematics</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37</w:t>
      </w:r>
      <w:r w:rsidRPr="00244D15">
        <w:rPr>
          <w:rFonts w:ascii="Times New Roman" w:hAnsi="Times New Roman" w:cs="Times New Roman"/>
          <w:noProof/>
          <w:sz w:val="24"/>
          <w:szCs w:val="24"/>
        </w:rPr>
        <w:t>(1), 637–669. doi: 10.1146/annurev.ecolsys.37.091305.110100</w:t>
      </w:r>
    </w:p>
    <w:p w14:paraId="6CCFDB6F"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C85327">
        <w:rPr>
          <w:rFonts w:ascii="Times New Roman" w:hAnsi="Times New Roman" w:cs="Times New Roman"/>
          <w:noProof/>
          <w:sz w:val="24"/>
          <w:szCs w:val="24"/>
          <w:lang w:val="fr-FR"/>
        </w:rPr>
        <w:t xml:space="preserve">Pureswaran, D. S., De Grandpré, L., Paré, D., Taylor, A., Barrette, M., Morin, H., … </w:t>
      </w:r>
      <w:r w:rsidRPr="00244D15">
        <w:rPr>
          <w:rFonts w:ascii="Times New Roman" w:hAnsi="Times New Roman" w:cs="Times New Roman"/>
          <w:noProof/>
          <w:sz w:val="24"/>
          <w:szCs w:val="24"/>
        </w:rPr>
        <w:t xml:space="preserve">Kneeshaw, D. D. (2015). Climate-induced changes in host tree–insect phenology may drive ecological state-shift in boreal forests. </w:t>
      </w:r>
      <w:r w:rsidRPr="00244D15">
        <w:rPr>
          <w:rFonts w:ascii="Times New Roman" w:hAnsi="Times New Roman" w:cs="Times New Roman"/>
          <w:i/>
          <w:iCs/>
          <w:noProof/>
          <w:sz w:val="24"/>
          <w:szCs w:val="24"/>
        </w:rPr>
        <w:t>Ecology</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96</w:t>
      </w:r>
      <w:r w:rsidRPr="00244D15">
        <w:rPr>
          <w:rFonts w:ascii="Times New Roman" w:hAnsi="Times New Roman" w:cs="Times New Roman"/>
          <w:noProof/>
          <w:sz w:val="24"/>
          <w:szCs w:val="24"/>
        </w:rPr>
        <w:t>(6), 1480–1491. doi: 10.1890/13-2366.1</w:t>
      </w:r>
    </w:p>
    <w:p w14:paraId="7D223532"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Pureswaran, D. S., Neau, M., Marchand, M., De Grandpré, L., &amp; Kneeshaw, D. (2019). Phenological synchrony between eastern spruce budworm and its host trees increases with warmer temperatures in the boreal forest. </w:t>
      </w:r>
      <w:r w:rsidRPr="00244D15">
        <w:rPr>
          <w:rFonts w:ascii="Times New Roman" w:hAnsi="Times New Roman" w:cs="Times New Roman"/>
          <w:i/>
          <w:iCs/>
          <w:noProof/>
          <w:sz w:val="24"/>
          <w:szCs w:val="24"/>
        </w:rPr>
        <w:t>Ecology and Evolution</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9</w:t>
      </w:r>
      <w:r w:rsidRPr="00244D15">
        <w:rPr>
          <w:rFonts w:ascii="Times New Roman" w:hAnsi="Times New Roman" w:cs="Times New Roman"/>
          <w:noProof/>
          <w:sz w:val="24"/>
          <w:szCs w:val="24"/>
        </w:rPr>
        <w:t>(1), 576–586. doi: 10.1002/ece3.4779</w:t>
      </w:r>
    </w:p>
    <w:p w14:paraId="245FB361"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Ramakers, J. J. C., Gienapp, P., &amp; Visser, M. E. (2020). Comparing two measures of phenological synchrony in a predator–prey interaction: Simpler works better. </w:t>
      </w:r>
      <w:r w:rsidRPr="00244D15">
        <w:rPr>
          <w:rFonts w:ascii="Times New Roman" w:hAnsi="Times New Roman" w:cs="Times New Roman"/>
          <w:i/>
          <w:iCs/>
          <w:noProof/>
          <w:sz w:val="24"/>
          <w:szCs w:val="24"/>
        </w:rPr>
        <w:t>Journal of Animal Ecology</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89</w:t>
      </w:r>
      <w:r w:rsidRPr="00244D15">
        <w:rPr>
          <w:rFonts w:ascii="Times New Roman" w:hAnsi="Times New Roman" w:cs="Times New Roman"/>
          <w:noProof/>
          <w:sz w:val="24"/>
          <w:szCs w:val="24"/>
        </w:rPr>
        <w:t>(3), 745–756. doi: 10.1111/1365-2656.13143</w:t>
      </w:r>
    </w:p>
    <w:p w14:paraId="06715F97"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Rebaudo, F., &amp; Rabhi, V.-B. (2018). Modeling temperature-dependent development rate and phenology in insects: review of major developments, challenges, and future directions. </w:t>
      </w:r>
      <w:r w:rsidRPr="00244D15">
        <w:rPr>
          <w:rFonts w:ascii="Times New Roman" w:hAnsi="Times New Roman" w:cs="Times New Roman"/>
          <w:i/>
          <w:iCs/>
          <w:noProof/>
          <w:sz w:val="24"/>
          <w:szCs w:val="24"/>
        </w:rPr>
        <w:t>Entomologia Experimentalis et Applicata</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166</w:t>
      </w:r>
      <w:r w:rsidRPr="00244D15">
        <w:rPr>
          <w:rFonts w:ascii="Times New Roman" w:hAnsi="Times New Roman" w:cs="Times New Roman"/>
          <w:noProof/>
          <w:sz w:val="24"/>
          <w:szCs w:val="24"/>
        </w:rPr>
        <w:t>(8), 607–617. doi: 10.1111/eea.12693</w:t>
      </w:r>
    </w:p>
    <w:p w14:paraId="466CE50B"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Régnière, J. (1990). Diapause termination and changes in thermal responses during postdiapause development in larvae of the spruce budworm, Choristoneura fumiferana. </w:t>
      </w:r>
      <w:r w:rsidRPr="00244D15">
        <w:rPr>
          <w:rFonts w:ascii="Times New Roman" w:hAnsi="Times New Roman" w:cs="Times New Roman"/>
          <w:i/>
          <w:iCs/>
          <w:noProof/>
          <w:sz w:val="24"/>
          <w:szCs w:val="24"/>
        </w:rPr>
        <w:t>Journal of Insect Physiology</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36</w:t>
      </w:r>
      <w:r w:rsidRPr="00244D15">
        <w:rPr>
          <w:rFonts w:ascii="Times New Roman" w:hAnsi="Times New Roman" w:cs="Times New Roman"/>
          <w:noProof/>
          <w:sz w:val="24"/>
          <w:szCs w:val="24"/>
        </w:rPr>
        <w:t>(10), 727–735. doi: 10.1016/0022-1910(90)90046-I</w:t>
      </w:r>
    </w:p>
    <w:p w14:paraId="5A9BB1E2"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Régnière, J., &amp; Nealis, V. G. (2008). The fine-scale population dynamics of spruce budworm: survival of early instars related to forest condition. </w:t>
      </w:r>
      <w:r w:rsidRPr="00244D15">
        <w:rPr>
          <w:rFonts w:ascii="Times New Roman" w:hAnsi="Times New Roman" w:cs="Times New Roman"/>
          <w:i/>
          <w:iCs/>
          <w:noProof/>
          <w:sz w:val="24"/>
          <w:szCs w:val="24"/>
        </w:rPr>
        <w:t>Ecological Entomology</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33</w:t>
      </w:r>
      <w:r w:rsidRPr="00244D15">
        <w:rPr>
          <w:rFonts w:ascii="Times New Roman" w:hAnsi="Times New Roman" w:cs="Times New Roman"/>
          <w:noProof/>
          <w:sz w:val="24"/>
          <w:szCs w:val="24"/>
        </w:rPr>
        <w:t>(3), 362–373. doi: 10.1111/j.1365-2311.2007.00977.x</w:t>
      </w:r>
    </w:p>
    <w:p w14:paraId="2204119B"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lastRenderedPageBreak/>
        <w:t xml:space="preserve">Régnière, J., Saint-Amant, R., Béchard, A., &amp; Moutaoufik, A. (2014). </w:t>
      </w:r>
      <w:r w:rsidRPr="00244D15">
        <w:rPr>
          <w:rFonts w:ascii="Times New Roman" w:hAnsi="Times New Roman" w:cs="Times New Roman"/>
          <w:i/>
          <w:iCs/>
          <w:noProof/>
          <w:sz w:val="24"/>
          <w:szCs w:val="24"/>
        </w:rPr>
        <w:t>BioSIM 10: User’s manual, A. Nat. Resour. Can., Can. For. Serv.</w:t>
      </w:r>
      <w:r w:rsidRPr="00244D15">
        <w:rPr>
          <w:rFonts w:ascii="Times New Roman" w:hAnsi="Times New Roman" w:cs="Times New Roman"/>
          <w:noProof/>
          <w:sz w:val="24"/>
          <w:szCs w:val="24"/>
        </w:rPr>
        <w:t xml:space="preserve"> Laurentian Forestry Centre, Québec (Quebec). Inf. Rep. LAU-X-137E.</w:t>
      </w:r>
    </w:p>
    <w:p w14:paraId="11242D5F"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C85327">
        <w:rPr>
          <w:rFonts w:ascii="Times New Roman" w:hAnsi="Times New Roman" w:cs="Times New Roman"/>
          <w:noProof/>
          <w:sz w:val="24"/>
          <w:szCs w:val="24"/>
          <w:lang w:val="fr-FR"/>
        </w:rPr>
        <w:t xml:space="preserve">Régnière, J., St-Amant, R., &amp; Duval, P. (2012). </w:t>
      </w:r>
      <w:r w:rsidRPr="00244D15">
        <w:rPr>
          <w:rFonts w:ascii="Times New Roman" w:hAnsi="Times New Roman" w:cs="Times New Roman"/>
          <w:noProof/>
          <w:sz w:val="24"/>
          <w:szCs w:val="24"/>
        </w:rPr>
        <w:t xml:space="preserve">Predicting insect distributions under climate change from physiological responses: spruce budworm as an example. </w:t>
      </w:r>
      <w:r w:rsidRPr="00244D15">
        <w:rPr>
          <w:rFonts w:ascii="Times New Roman" w:hAnsi="Times New Roman" w:cs="Times New Roman"/>
          <w:i/>
          <w:iCs/>
          <w:noProof/>
          <w:sz w:val="24"/>
          <w:szCs w:val="24"/>
        </w:rPr>
        <w:t>Biological Invasions</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14</w:t>
      </w:r>
      <w:r w:rsidRPr="00244D15">
        <w:rPr>
          <w:rFonts w:ascii="Times New Roman" w:hAnsi="Times New Roman" w:cs="Times New Roman"/>
          <w:noProof/>
          <w:sz w:val="24"/>
          <w:szCs w:val="24"/>
        </w:rPr>
        <w:t>(8), 1571–1586. doi: 10.1007/s10530-010-9918-1</w:t>
      </w:r>
    </w:p>
    <w:p w14:paraId="33ED429F"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Renner, S. S., &amp; Zohner, C. M. (2018). Climate Change and Phenological Mismatch in Trophic Interactions Among Plants, Insects, and Vertebrates. </w:t>
      </w:r>
      <w:r w:rsidRPr="00244D15">
        <w:rPr>
          <w:rFonts w:ascii="Times New Roman" w:hAnsi="Times New Roman" w:cs="Times New Roman"/>
          <w:i/>
          <w:iCs/>
          <w:noProof/>
          <w:sz w:val="24"/>
          <w:szCs w:val="24"/>
        </w:rPr>
        <w:t>Annual Review of Ecology, Evolution, and Systematics</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49</w:t>
      </w:r>
      <w:r w:rsidRPr="00244D15">
        <w:rPr>
          <w:rFonts w:ascii="Times New Roman" w:hAnsi="Times New Roman" w:cs="Times New Roman"/>
          <w:noProof/>
          <w:sz w:val="24"/>
          <w:szCs w:val="24"/>
        </w:rPr>
        <w:t>(1), 165–182. doi: 10.1146/annurev-ecolsys-110617-062535</w:t>
      </w:r>
    </w:p>
    <w:p w14:paraId="30218E93"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Thornton, M. M., Shrestha, R., Wei, Y., Thornton, P. E., Kao, S., &amp; Wilson, B. E. (2020). </w:t>
      </w:r>
      <w:r w:rsidRPr="00244D15">
        <w:rPr>
          <w:rFonts w:ascii="Times New Roman" w:hAnsi="Times New Roman" w:cs="Times New Roman"/>
          <w:i/>
          <w:iCs/>
          <w:noProof/>
          <w:sz w:val="24"/>
          <w:szCs w:val="24"/>
        </w:rPr>
        <w:t>Daymet: Daily Surface Weather Data on a 1-km Grid for North America, Version 4</w:t>
      </w:r>
      <w:r w:rsidRPr="00244D15">
        <w:rPr>
          <w:rFonts w:ascii="Times New Roman" w:hAnsi="Times New Roman" w:cs="Times New Roman"/>
          <w:noProof/>
          <w:sz w:val="24"/>
          <w:szCs w:val="24"/>
        </w:rPr>
        <w:t>. ORNL Distributed Active Archive Center. doi: 10.3334/ORNLDAAC/1840</w:t>
      </w:r>
    </w:p>
    <w:p w14:paraId="12677BD1"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Van Asch, M., &amp; Visser, M. E. (2007). Phenology of forest caterpillars and their host trees: The importance of synchrony. </w:t>
      </w:r>
      <w:r w:rsidRPr="00244D15">
        <w:rPr>
          <w:rFonts w:ascii="Times New Roman" w:hAnsi="Times New Roman" w:cs="Times New Roman"/>
          <w:i/>
          <w:iCs/>
          <w:noProof/>
          <w:sz w:val="24"/>
          <w:szCs w:val="24"/>
        </w:rPr>
        <w:t>Annual Review of Entomology</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52</w:t>
      </w:r>
      <w:r w:rsidRPr="00244D15">
        <w:rPr>
          <w:rFonts w:ascii="Times New Roman" w:hAnsi="Times New Roman" w:cs="Times New Roman"/>
          <w:noProof/>
          <w:sz w:val="24"/>
          <w:szCs w:val="24"/>
        </w:rPr>
        <w:t>, 37–55. doi: 10.1146/annurev.ento.52.110405.091418</w:t>
      </w:r>
    </w:p>
    <w:p w14:paraId="2705AF4F"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van Vuuren, D. P., Edmonds, J., Kainuma, M., Riahi, K., Thomson, A., Hibbard, K., … Rose, S. K. (2011). The representative concentration pathways: An overview. </w:t>
      </w:r>
      <w:r w:rsidRPr="00244D15">
        <w:rPr>
          <w:rFonts w:ascii="Times New Roman" w:hAnsi="Times New Roman" w:cs="Times New Roman"/>
          <w:i/>
          <w:iCs/>
          <w:noProof/>
          <w:sz w:val="24"/>
          <w:szCs w:val="24"/>
        </w:rPr>
        <w:t>Climatic Change</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109</w:t>
      </w:r>
      <w:r w:rsidRPr="00244D15">
        <w:rPr>
          <w:rFonts w:ascii="Times New Roman" w:hAnsi="Times New Roman" w:cs="Times New Roman"/>
          <w:noProof/>
          <w:sz w:val="24"/>
          <w:szCs w:val="24"/>
        </w:rPr>
        <w:t>(1), 5–31. doi: 10.1007/s10584-011-0148-z</w:t>
      </w:r>
    </w:p>
    <w:p w14:paraId="20232DE3"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Visser, M. E., &amp; Both, C. (2005). Shifts in phenology due to global climate change: The need for a yardstick. </w:t>
      </w:r>
      <w:r w:rsidRPr="00244D15">
        <w:rPr>
          <w:rFonts w:ascii="Times New Roman" w:hAnsi="Times New Roman" w:cs="Times New Roman"/>
          <w:i/>
          <w:iCs/>
          <w:noProof/>
          <w:sz w:val="24"/>
          <w:szCs w:val="24"/>
        </w:rPr>
        <w:t>Proceedings of the Royal Society B: Biological Sciences</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272</w:t>
      </w:r>
      <w:r w:rsidRPr="00244D15">
        <w:rPr>
          <w:rFonts w:ascii="Times New Roman" w:hAnsi="Times New Roman" w:cs="Times New Roman"/>
          <w:noProof/>
          <w:sz w:val="24"/>
          <w:szCs w:val="24"/>
        </w:rPr>
        <w:t>(1581), 2561–2569. doi: 10.1098/rspb.2005.3356</w:t>
      </w:r>
    </w:p>
    <w:p w14:paraId="00A41C2F"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szCs w:val="24"/>
        </w:rPr>
      </w:pPr>
      <w:r w:rsidRPr="00244D15">
        <w:rPr>
          <w:rFonts w:ascii="Times New Roman" w:hAnsi="Times New Roman" w:cs="Times New Roman"/>
          <w:noProof/>
          <w:sz w:val="24"/>
          <w:szCs w:val="24"/>
        </w:rPr>
        <w:t xml:space="preserve">Volney, W. J. A., &amp; Fleming, R. A. (2007). Spruce budworm (Choristoneura spp.) biotype </w:t>
      </w:r>
      <w:r w:rsidRPr="00244D15">
        <w:rPr>
          <w:rFonts w:ascii="Times New Roman" w:hAnsi="Times New Roman" w:cs="Times New Roman"/>
          <w:noProof/>
          <w:sz w:val="24"/>
          <w:szCs w:val="24"/>
        </w:rPr>
        <w:lastRenderedPageBreak/>
        <w:t xml:space="preserve">reactions to forest and climate characteristics. </w:t>
      </w:r>
      <w:r w:rsidRPr="00244D15">
        <w:rPr>
          <w:rFonts w:ascii="Times New Roman" w:hAnsi="Times New Roman" w:cs="Times New Roman"/>
          <w:i/>
          <w:iCs/>
          <w:noProof/>
          <w:sz w:val="24"/>
          <w:szCs w:val="24"/>
        </w:rPr>
        <w:t>Global Change Biology</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13</w:t>
      </w:r>
      <w:r w:rsidRPr="00244D15">
        <w:rPr>
          <w:rFonts w:ascii="Times New Roman" w:hAnsi="Times New Roman" w:cs="Times New Roman"/>
          <w:noProof/>
          <w:sz w:val="24"/>
          <w:szCs w:val="24"/>
        </w:rPr>
        <w:t>(8), 1630–1643. doi: 10.1111/j.1365-2486.2007.01402.x</w:t>
      </w:r>
    </w:p>
    <w:p w14:paraId="32D9EBD3" w14:textId="77777777" w:rsidR="00244D15" w:rsidRPr="00244D15" w:rsidRDefault="00244D15" w:rsidP="00244D15">
      <w:pPr>
        <w:widowControl w:val="0"/>
        <w:autoSpaceDE w:val="0"/>
        <w:autoSpaceDN w:val="0"/>
        <w:adjustRightInd w:val="0"/>
        <w:spacing w:line="480" w:lineRule="auto"/>
        <w:ind w:left="480" w:hanging="480"/>
        <w:rPr>
          <w:rFonts w:ascii="Times New Roman" w:hAnsi="Times New Roman" w:cs="Times New Roman"/>
          <w:noProof/>
          <w:sz w:val="24"/>
        </w:rPr>
      </w:pPr>
      <w:r w:rsidRPr="00244D15">
        <w:rPr>
          <w:rFonts w:ascii="Times New Roman" w:hAnsi="Times New Roman" w:cs="Times New Roman"/>
          <w:noProof/>
          <w:sz w:val="24"/>
          <w:szCs w:val="24"/>
        </w:rPr>
        <w:t xml:space="preserve">Wu, J., Dhingra, R., Gambhir, M., &amp; Remais, J. V. (2013). Sensitivity analysis of infectious disease models: methods, advances and their application. </w:t>
      </w:r>
      <w:r w:rsidRPr="00244D15">
        <w:rPr>
          <w:rFonts w:ascii="Times New Roman" w:hAnsi="Times New Roman" w:cs="Times New Roman"/>
          <w:i/>
          <w:iCs/>
          <w:noProof/>
          <w:sz w:val="24"/>
          <w:szCs w:val="24"/>
        </w:rPr>
        <w:t>Journal of The Royal Society Interface</w:t>
      </w:r>
      <w:r w:rsidRPr="00244D15">
        <w:rPr>
          <w:rFonts w:ascii="Times New Roman" w:hAnsi="Times New Roman" w:cs="Times New Roman"/>
          <w:noProof/>
          <w:sz w:val="24"/>
          <w:szCs w:val="24"/>
        </w:rPr>
        <w:t xml:space="preserve">, </w:t>
      </w:r>
      <w:r w:rsidRPr="00244D15">
        <w:rPr>
          <w:rFonts w:ascii="Times New Roman" w:hAnsi="Times New Roman" w:cs="Times New Roman"/>
          <w:i/>
          <w:iCs/>
          <w:noProof/>
          <w:sz w:val="24"/>
          <w:szCs w:val="24"/>
        </w:rPr>
        <w:t>10</w:t>
      </w:r>
      <w:r w:rsidRPr="00244D15">
        <w:rPr>
          <w:rFonts w:ascii="Times New Roman" w:hAnsi="Times New Roman" w:cs="Times New Roman"/>
          <w:noProof/>
          <w:sz w:val="24"/>
          <w:szCs w:val="24"/>
        </w:rPr>
        <w:t>(86), 20121018. doi: 10.1098/rsif.2012.1018</w:t>
      </w:r>
    </w:p>
    <w:p w14:paraId="77AFD625" w14:textId="1520B0FA" w:rsidR="00D778E8" w:rsidRDefault="00210E6D" w:rsidP="00966FD5">
      <w:pPr>
        <w:spacing w:line="480" w:lineRule="auto"/>
        <w:rPr>
          <w:rFonts w:ascii="Times New Roman" w:hAnsi="Times New Roman" w:cs="Times New Roman"/>
          <w:sz w:val="24"/>
          <w:szCs w:val="24"/>
        </w:rPr>
      </w:pPr>
      <w:r w:rsidRPr="000C2304">
        <w:rPr>
          <w:rFonts w:ascii="Times New Roman" w:hAnsi="Times New Roman" w:cs="Times New Roman"/>
          <w:sz w:val="24"/>
          <w:szCs w:val="24"/>
        </w:rPr>
        <w:fldChar w:fldCharType="end"/>
      </w:r>
    </w:p>
    <w:p w14:paraId="2232180D" w14:textId="77777777" w:rsidR="00D778E8" w:rsidRDefault="00D778E8">
      <w:pPr>
        <w:rPr>
          <w:rFonts w:ascii="Times New Roman" w:hAnsi="Times New Roman" w:cs="Times New Roman"/>
          <w:sz w:val="24"/>
          <w:szCs w:val="24"/>
        </w:rPr>
      </w:pPr>
      <w:r>
        <w:rPr>
          <w:rFonts w:ascii="Times New Roman" w:hAnsi="Times New Roman" w:cs="Times New Roman"/>
          <w:sz w:val="24"/>
          <w:szCs w:val="24"/>
        </w:rPr>
        <w:br w:type="page"/>
      </w:r>
    </w:p>
    <w:p w14:paraId="6A889749" w14:textId="45EA09F7" w:rsidR="00210E6D" w:rsidRDefault="00096CC0" w:rsidP="00966FD5">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E8D1A41" wp14:editId="65F8E402">
            <wp:extent cx="5972810" cy="4106545"/>
            <wp:effectExtent l="0" t="0" r="8890" b="825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5">
                      <a:extLst>
                        <a:ext uri="{28A0092B-C50C-407E-A947-70E740481C1C}">
                          <a14:useLocalDpi xmlns:a14="http://schemas.microsoft.com/office/drawing/2010/main" val="0"/>
                        </a:ext>
                      </a:extLst>
                    </a:blip>
                    <a:stretch>
                      <a:fillRect/>
                    </a:stretch>
                  </pic:blipFill>
                  <pic:spPr>
                    <a:xfrm>
                      <a:off x="0" y="0"/>
                      <a:ext cx="5972810" cy="4106545"/>
                    </a:xfrm>
                    <a:prstGeom prst="rect">
                      <a:avLst/>
                    </a:prstGeom>
                  </pic:spPr>
                </pic:pic>
              </a:graphicData>
            </a:graphic>
          </wp:inline>
        </w:drawing>
      </w:r>
    </w:p>
    <w:p w14:paraId="1DE20668" w14:textId="77777777" w:rsidR="00EA4D8F" w:rsidRPr="00EA4D8F" w:rsidRDefault="00EA4D8F" w:rsidP="00EA4D8F">
      <w:pPr>
        <w:spacing w:before="280" w:after="0" w:line="480" w:lineRule="auto"/>
        <w:rPr>
          <w:rFonts w:ascii="Times New Roman" w:eastAsia="Times New Roman" w:hAnsi="Times New Roman" w:cs="Times New Roman"/>
          <w:sz w:val="24"/>
          <w:szCs w:val="24"/>
          <w:lang w:eastAsia="en-CA"/>
        </w:rPr>
      </w:pPr>
      <w:r w:rsidRPr="00EA4D8F">
        <w:rPr>
          <w:rFonts w:ascii="Times New Roman" w:eastAsia="Times New Roman" w:hAnsi="Times New Roman" w:cs="Times New Roman"/>
          <w:b/>
          <w:bCs/>
          <w:color w:val="000000"/>
          <w:sz w:val="24"/>
          <w:szCs w:val="24"/>
          <w:lang w:eastAsia="en-CA"/>
        </w:rPr>
        <w:t>Figure 1</w:t>
      </w:r>
      <w:r w:rsidRPr="00EA4D8F">
        <w:rPr>
          <w:rFonts w:ascii="Times New Roman" w:eastAsia="Times New Roman" w:hAnsi="Times New Roman" w:cs="Times New Roman"/>
          <w:color w:val="000000"/>
          <w:sz w:val="24"/>
          <w:szCs w:val="24"/>
          <w:lang w:eastAsia="en-CA"/>
        </w:rPr>
        <w:t>: Illustration of theoretical development. (A) The rate accumulation function for two different species (solid line is consumer and dashed line is resource). (B) two simplified temperature time series (black line is warmer and grey line is cooler). (C) Four combinations of rate accumulation; each species with two different temperature time series. (D) The resulting end of the resting phase for the consumer in cooler (grey solid) and warmer (black solid) temperatures and for the resource in cooler temperatures (black dashed). The difference within species (grey vs black) indicates the shift in emergence in space (due to latitude or altitude) or time (due to global change). The difference between species (solid vs dashed) indicates the mismatch in the end of the seasonal resting phase for a fixed temperature regime (same location and same time). </w:t>
      </w:r>
    </w:p>
    <w:p w14:paraId="3F9F0FC0" w14:textId="031C7E14" w:rsidR="00EA4D8F" w:rsidRDefault="00EA4D8F">
      <w:pPr>
        <w:rPr>
          <w:rFonts w:ascii="Times New Roman" w:hAnsi="Times New Roman" w:cs="Times New Roman"/>
          <w:sz w:val="24"/>
          <w:szCs w:val="24"/>
        </w:rPr>
      </w:pPr>
      <w:r>
        <w:rPr>
          <w:rFonts w:ascii="Times New Roman" w:hAnsi="Times New Roman" w:cs="Times New Roman"/>
          <w:sz w:val="24"/>
          <w:szCs w:val="24"/>
        </w:rPr>
        <w:br w:type="page"/>
      </w:r>
    </w:p>
    <w:p w14:paraId="771D84E0" w14:textId="7724EBD1" w:rsidR="00EA4D8F" w:rsidRDefault="00C85327" w:rsidP="00966FD5">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77A3A4" wp14:editId="68989997">
            <wp:extent cx="6409361" cy="307657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6">
                      <a:extLst>
                        <a:ext uri="{28A0092B-C50C-407E-A947-70E740481C1C}">
                          <a14:useLocalDpi xmlns:a14="http://schemas.microsoft.com/office/drawing/2010/main" val="0"/>
                        </a:ext>
                      </a:extLst>
                    </a:blip>
                    <a:stretch>
                      <a:fillRect/>
                    </a:stretch>
                  </pic:blipFill>
                  <pic:spPr>
                    <a:xfrm>
                      <a:off x="0" y="0"/>
                      <a:ext cx="6415588" cy="3079564"/>
                    </a:xfrm>
                    <a:prstGeom prst="rect">
                      <a:avLst/>
                    </a:prstGeom>
                  </pic:spPr>
                </pic:pic>
              </a:graphicData>
            </a:graphic>
          </wp:inline>
        </w:drawing>
      </w:r>
    </w:p>
    <w:p w14:paraId="326DB96C" w14:textId="63D08AC8" w:rsidR="00EA4D8F" w:rsidRPr="00EA4D8F" w:rsidRDefault="00EA4D8F" w:rsidP="00966FD5">
      <w:pPr>
        <w:spacing w:line="480" w:lineRule="auto"/>
        <w:rPr>
          <w:rFonts w:ascii="Times New Roman" w:eastAsia="Times New Roman" w:hAnsi="Times New Roman" w:cs="Times New Roman"/>
          <w:color w:val="000000"/>
          <w:sz w:val="24"/>
          <w:szCs w:val="24"/>
          <w:lang w:eastAsia="en-CA"/>
        </w:rPr>
      </w:pPr>
      <w:r w:rsidRPr="00EA4D8F">
        <w:rPr>
          <w:rFonts w:ascii="Times New Roman" w:eastAsia="Times New Roman" w:hAnsi="Times New Roman" w:cs="Times New Roman"/>
          <w:b/>
          <w:bCs/>
          <w:color w:val="000000"/>
          <w:sz w:val="24"/>
          <w:szCs w:val="24"/>
          <w:lang w:eastAsia="en-CA"/>
        </w:rPr>
        <w:t>Figure 2</w:t>
      </w:r>
      <w:r w:rsidRPr="00EA4D8F">
        <w:rPr>
          <w:rFonts w:ascii="Times New Roman" w:eastAsia="Times New Roman" w:hAnsi="Times New Roman" w:cs="Times New Roman"/>
          <w:color w:val="000000"/>
          <w:sz w:val="24"/>
          <w:szCs w:val="24"/>
          <w:lang w:eastAsia="en-CA"/>
        </w:rPr>
        <w:t>: Effects of (A) a constant temperature difference, and (B) a short warm spell, on species phenology. For both panels, black is the consumer (spruce budworm), and grey is the resource (balsam fir). (A) A constant temperature difference advances species phenology. Solid is the predicted value, dashed is the linear approximation from the model with simple time series. (B) The two species have their R’ that peaks at different temperatures. A short warm spell will mostly affect the species which R’ is highest at that time (in this example, the tree is more sensitive than the insect).</w:t>
      </w:r>
    </w:p>
    <w:p w14:paraId="5268F77E" w14:textId="1FEB78A3" w:rsidR="00EA4D8F" w:rsidRPr="00EA4D8F" w:rsidRDefault="00EA4D8F">
      <w:pPr>
        <w:rPr>
          <w:rFonts w:ascii="Times New Roman" w:eastAsia="Times New Roman" w:hAnsi="Times New Roman" w:cs="Times New Roman"/>
          <w:color w:val="000000"/>
          <w:sz w:val="24"/>
          <w:szCs w:val="24"/>
          <w:lang w:eastAsia="en-CA"/>
        </w:rPr>
      </w:pPr>
      <w:r w:rsidRPr="00EA4D8F">
        <w:rPr>
          <w:rFonts w:ascii="Times New Roman" w:eastAsia="Times New Roman" w:hAnsi="Times New Roman" w:cs="Times New Roman"/>
          <w:color w:val="000000"/>
          <w:sz w:val="24"/>
          <w:szCs w:val="24"/>
          <w:lang w:eastAsia="en-CA"/>
        </w:rPr>
        <w:br w:type="page"/>
      </w:r>
    </w:p>
    <w:p w14:paraId="277FD338" w14:textId="0313E60F" w:rsidR="00EA4D8F" w:rsidRDefault="00096CC0" w:rsidP="00966FD5">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6D801A" wp14:editId="6DCA4A29">
            <wp:extent cx="5487650" cy="548765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7">
                      <a:extLst>
                        <a:ext uri="{28A0092B-C50C-407E-A947-70E740481C1C}">
                          <a14:useLocalDpi xmlns:a14="http://schemas.microsoft.com/office/drawing/2010/main" val="0"/>
                        </a:ext>
                      </a:extLst>
                    </a:blip>
                    <a:stretch>
                      <a:fillRect/>
                    </a:stretch>
                  </pic:blipFill>
                  <pic:spPr>
                    <a:xfrm>
                      <a:off x="0" y="0"/>
                      <a:ext cx="5487650" cy="5487650"/>
                    </a:xfrm>
                    <a:prstGeom prst="rect">
                      <a:avLst/>
                    </a:prstGeom>
                  </pic:spPr>
                </pic:pic>
              </a:graphicData>
            </a:graphic>
          </wp:inline>
        </w:drawing>
      </w:r>
    </w:p>
    <w:p w14:paraId="2E1355CB" w14:textId="51D32140" w:rsidR="00EA4D8F" w:rsidRDefault="00EA4D8F" w:rsidP="00966FD5">
      <w:pPr>
        <w:spacing w:line="480" w:lineRule="auto"/>
        <w:rPr>
          <w:rFonts w:ascii="Times New Roman" w:eastAsia="Times New Roman" w:hAnsi="Times New Roman" w:cs="Times New Roman"/>
          <w:color w:val="000000"/>
          <w:sz w:val="24"/>
          <w:szCs w:val="24"/>
          <w:lang w:eastAsia="en-CA"/>
        </w:rPr>
      </w:pPr>
      <w:r w:rsidRPr="00EA4D8F">
        <w:rPr>
          <w:rFonts w:ascii="Times New Roman" w:eastAsia="Times New Roman" w:hAnsi="Times New Roman" w:cs="Times New Roman"/>
          <w:b/>
          <w:bCs/>
          <w:color w:val="000000"/>
          <w:sz w:val="24"/>
          <w:szCs w:val="24"/>
          <w:lang w:eastAsia="en-CA"/>
        </w:rPr>
        <w:t>Figure 3</w:t>
      </w:r>
      <w:r w:rsidRPr="00EA4D8F">
        <w:rPr>
          <w:rFonts w:ascii="Times New Roman" w:eastAsia="Times New Roman" w:hAnsi="Times New Roman" w:cs="Times New Roman"/>
          <w:color w:val="000000"/>
          <w:sz w:val="24"/>
          <w:szCs w:val="24"/>
          <w:lang w:eastAsia="en-CA"/>
        </w:rPr>
        <w:t>: Location of the sample sites where temperature dat</w:t>
      </w:r>
      <w:r w:rsidR="00096CC0">
        <w:rPr>
          <w:rFonts w:ascii="Times New Roman" w:eastAsia="Times New Roman" w:hAnsi="Times New Roman" w:cs="Times New Roman"/>
          <w:color w:val="000000"/>
          <w:sz w:val="24"/>
          <w:szCs w:val="24"/>
          <w:lang w:eastAsia="en-CA"/>
        </w:rPr>
        <w:t>a</w:t>
      </w:r>
      <w:r w:rsidRPr="00EA4D8F">
        <w:rPr>
          <w:rFonts w:ascii="Times New Roman" w:eastAsia="Times New Roman" w:hAnsi="Times New Roman" w:cs="Times New Roman"/>
          <w:color w:val="000000"/>
          <w:sz w:val="24"/>
          <w:szCs w:val="24"/>
          <w:lang w:eastAsia="en-CA"/>
        </w:rPr>
        <w:t xml:space="preserve"> were collected for past and future trends. Points are located across a gradient of latitude in Nova-Scotia, New Brunswick, and Quebec.</w:t>
      </w:r>
    </w:p>
    <w:p w14:paraId="6E80F4DF" w14:textId="643F1116" w:rsidR="00EA4D8F" w:rsidRDefault="00EA4D8F" w:rsidP="00966FD5">
      <w:pPr>
        <w:spacing w:line="480" w:lineRule="auto"/>
        <w:rPr>
          <w:rFonts w:ascii="Times New Roman" w:eastAsia="Times New Roman" w:hAnsi="Times New Roman" w:cs="Times New Roman"/>
          <w:color w:val="000000"/>
          <w:sz w:val="24"/>
          <w:szCs w:val="24"/>
          <w:lang w:eastAsia="en-CA"/>
        </w:rPr>
      </w:pPr>
    </w:p>
    <w:p w14:paraId="627F5F6B" w14:textId="4B7C7153" w:rsidR="00EA4D8F" w:rsidRDefault="00EA4D8F">
      <w:pPr>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br w:type="page"/>
      </w:r>
    </w:p>
    <w:p w14:paraId="001454BF" w14:textId="0741A691" w:rsidR="00EA4D8F" w:rsidRDefault="00096CC0" w:rsidP="00966FD5">
      <w:pPr>
        <w:spacing w:line="48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noProof/>
          <w:color w:val="000000"/>
          <w:sz w:val="24"/>
          <w:szCs w:val="24"/>
          <w:lang w:eastAsia="en-CA"/>
        </w:rPr>
        <w:lastRenderedPageBreak/>
        <w:drawing>
          <wp:inline distT="0" distB="0" distL="0" distR="0" wp14:anchorId="7C9FAAB1" wp14:editId="49B30074">
            <wp:extent cx="5972810" cy="3733165"/>
            <wp:effectExtent l="0" t="0" r="8890" b="63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8">
                      <a:extLst>
                        <a:ext uri="{28A0092B-C50C-407E-A947-70E740481C1C}">
                          <a14:useLocalDpi xmlns:a14="http://schemas.microsoft.com/office/drawing/2010/main" val="0"/>
                        </a:ext>
                      </a:extLst>
                    </a:blip>
                    <a:stretch>
                      <a:fillRect/>
                    </a:stretch>
                  </pic:blipFill>
                  <pic:spPr>
                    <a:xfrm>
                      <a:off x="0" y="0"/>
                      <a:ext cx="5972810" cy="3733165"/>
                    </a:xfrm>
                    <a:prstGeom prst="rect">
                      <a:avLst/>
                    </a:prstGeom>
                  </pic:spPr>
                </pic:pic>
              </a:graphicData>
            </a:graphic>
          </wp:inline>
        </w:drawing>
      </w:r>
    </w:p>
    <w:p w14:paraId="28BD1BEB" w14:textId="52FFF518" w:rsidR="00EA4D8F" w:rsidRPr="00EA4D8F" w:rsidRDefault="00EA4D8F" w:rsidP="00EA4D8F">
      <w:pPr>
        <w:spacing w:line="480" w:lineRule="auto"/>
        <w:rPr>
          <w:rFonts w:ascii="Times New Roman" w:eastAsia="Times New Roman" w:hAnsi="Times New Roman" w:cs="Times New Roman"/>
          <w:sz w:val="24"/>
          <w:szCs w:val="24"/>
          <w:lang w:eastAsia="en-CA"/>
        </w:rPr>
      </w:pPr>
      <w:r w:rsidRPr="00EA4D8F">
        <w:rPr>
          <w:rFonts w:ascii="Times New Roman" w:eastAsia="Times New Roman" w:hAnsi="Times New Roman" w:cs="Times New Roman"/>
          <w:b/>
          <w:bCs/>
          <w:color w:val="000000"/>
          <w:sz w:val="24"/>
          <w:szCs w:val="24"/>
          <w:lang w:eastAsia="en-CA"/>
        </w:rPr>
        <w:t>Figure 4</w:t>
      </w:r>
      <w:r w:rsidRPr="00EA4D8F">
        <w:rPr>
          <w:rFonts w:ascii="Times New Roman" w:eastAsia="Times New Roman" w:hAnsi="Times New Roman" w:cs="Times New Roman"/>
          <w:color w:val="000000"/>
          <w:sz w:val="24"/>
          <w:szCs w:val="24"/>
          <w:lang w:eastAsia="en-CA"/>
        </w:rPr>
        <w:t>: Fitting residuals and sensitivity analysis of the Balsam fir model. (A) Residuals follow a Normal distribution centered on 0. (B) No obvious latitudinal patterns can be found on the residuals within the range of latitudes that is used throughout the rest of the study. (C) Partial Rank Correlation Coefficient (PRCC) shows that the budworm model is sensitive to most parameters especially</w:t>
      </w:r>
      <w:r>
        <w:rPr>
          <w:rFonts w:ascii="Times New Roman" w:eastAsia="Times New Roman" w:hAnsi="Times New Roman" w:cs="Times New Roman"/>
          <w:color w:val="000000"/>
          <w:sz w:val="24"/>
          <w:szCs w:val="24"/>
          <w:lang w:eastAsia="en-CA"/>
        </w:rPr>
        <w:t xml:space="preserve"> </w:t>
      </w:r>
      <m:oMath>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β</m:t>
            </m:r>
          </m:e>
          <m:sub>
            <m:r>
              <w:rPr>
                <w:rFonts w:ascii="Cambria Math" w:eastAsia="Times New Roman" w:hAnsi="Cambria Math" w:cs="Times New Roman"/>
                <w:color w:val="000000"/>
                <w:sz w:val="24"/>
                <w:szCs w:val="24"/>
                <w:lang w:eastAsia="en-CA"/>
              </w:rPr>
              <m:t>2</m:t>
            </m:r>
          </m:sub>
        </m:sSub>
      </m:oMath>
      <w:r w:rsidRPr="00EA4D8F">
        <w:rPr>
          <w:rFonts w:ascii="Times New Roman" w:eastAsia="Times New Roman" w:hAnsi="Times New Roman" w:cs="Times New Roman"/>
          <w:color w:val="000000"/>
          <w:sz w:val="24"/>
          <w:szCs w:val="24"/>
          <w:lang w:eastAsia="en-CA"/>
        </w:rPr>
        <w:t xml:space="preserve">, </w:t>
      </w:r>
      <m:oMath>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β</m:t>
            </m:r>
          </m:e>
          <m:sub>
            <m:r>
              <w:rPr>
                <w:rFonts w:ascii="Cambria Math" w:eastAsia="Times New Roman" w:hAnsi="Cambria Math" w:cs="Times New Roman"/>
                <w:color w:val="000000"/>
                <w:sz w:val="24"/>
                <w:szCs w:val="24"/>
                <w:lang w:eastAsia="en-CA"/>
              </w:rPr>
              <m:t>4</m:t>
            </m:r>
          </m:sub>
        </m:sSub>
      </m:oMath>
      <w:r>
        <w:rPr>
          <w:rFonts w:ascii="Times New Roman" w:eastAsia="Times New Roman" w:hAnsi="Times New Roman" w:cs="Times New Roman"/>
          <w:color w:val="000000"/>
          <w:sz w:val="24"/>
          <w:szCs w:val="24"/>
          <w:lang w:eastAsia="en-CA"/>
        </w:rPr>
        <w:t xml:space="preserve"> </w:t>
      </w:r>
      <w:r w:rsidRPr="00EA4D8F">
        <w:rPr>
          <w:rFonts w:ascii="Times New Roman" w:eastAsia="Times New Roman" w:hAnsi="Times New Roman" w:cs="Times New Roman"/>
          <w:color w:val="000000"/>
          <w:sz w:val="24"/>
          <w:szCs w:val="24"/>
          <w:lang w:eastAsia="en-CA"/>
        </w:rPr>
        <w:t xml:space="preserve">and </w:t>
      </w:r>
      <w:proofErr w:type="spellStart"/>
      <w:r>
        <w:rPr>
          <w:rFonts w:ascii="Times New Roman" w:eastAsia="Times New Roman" w:hAnsi="Times New Roman" w:cs="Times New Roman"/>
          <w:i/>
          <w:iCs/>
          <w:color w:val="000000"/>
          <w:sz w:val="24"/>
          <w:szCs w:val="24"/>
          <w:lang w:eastAsia="en-CA"/>
        </w:rPr>
        <w:t>x</w:t>
      </w:r>
      <w:r>
        <w:rPr>
          <w:rFonts w:ascii="Times New Roman" w:eastAsia="Times New Roman" w:hAnsi="Times New Roman" w:cs="Times New Roman"/>
          <w:i/>
          <w:iCs/>
          <w:color w:val="000000"/>
          <w:sz w:val="24"/>
          <w:szCs w:val="24"/>
          <w:vertAlign w:val="subscript"/>
          <w:lang w:eastAsia="en-CA"/>
        </w:rPr>
        <w:t>b</w:t>
      </w:r>
      <w:proofErr w:type="spellEnd"/>
      <w:r w:rsidRPr="00EA4D8F">
        <w:rPr>
          <w:rFonts w:ascii="Times New Roman" w:eastAsia="Times New Roman" w:hAnsi="Times New Roman" w:cs="Times New Roman"/>
          <w:color w:val="000000"/>
          <w:sz w:val="24"/>
          <w:szCs w:val="24"/>
          <w:lang w:eastAsia="en-CA"/>
        </w:rPr>
        <w:t xml:space="preserve"> that delay emergence, and </w:t>
      </w:r>
      <m:oMath>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β</m:t>
            </m:r>
          </m:e>
          <m:sub>
            <m:r>
              <w:rPr>
                <w:rFonts w:ascii="Cambria Math" w:eastAsia="Times New Roman" w:hAnsi="Cambria Math" w:cs="Times New Roman"/>
                <w:color w:val="000000"/>
                <w:sz w:val="24"/>
                <w:szCs w:val="24"/>
                <w:lang w:eastAsia="en-CA"/>
              </w:rPr>
              <m:t>3</m:t>
            </m:r>
          </m:sub>
        </m:sSub>
      </m:oMath>
      <w:r>
        <w:rPr>
          <w:rFonts w:ascii="Times New Roman" w:eastAsia="Times New Roman" w:hAnsi="Times New Roman" w:cs="Times New Roman"/>
          <w:color w:val="000000"/>
          <w:sz w:val="24"/>
          <w:szCs w:val="24"/>
          <w:lang w:eastAsia="en-CA"/>
        </w:rPr>
        <w:t xml:space="preserve"> </w:t>
      </w:r>
      <w:r w:rsidRPr="00EA4D8F">
        <w:rPr>
          <w:rFonts w:ascii="Times New Roman" w:eastAsia="Times New Roman" w:hAnsi="Times New Roman" w:cs="Times New Roman"/>
          <w:color w:val="000000"/>
          <w:sz w:val="24"/>
          <w:szCs w:val="24"/>
          <w:lang w:eastAsia="en-CA"/>
        </w:rPr>
        <w:t xml:space="preserve">that </w:t>
      </w:r>
      <w:r>
        <w:rPr>
          <w:rFonts w:ascii="Times New Roman" w:eastAsia="Times New Roman" w:hAnsi="Times New Roman" w:cs="Times New Roman"/>
          <w:color w:val="000000"/>
          <w:sz w:val="24"/>
          <w:szCs w:val="24"/>
          <w:lang w:eastAsia="en-CA"/>
        </w:rPr>
        <w:t>advance phenology</w:t>
      </w:r>
      <w:r w:rsidRPr="00EA4D8F">
        <w:rPr>
          <w:rFonts w:ascii="Times New Roman" w:eastAsia="Times New Roman" w:hAnsi="Times New Roman" w:cs="Times New Roman"/>
          <w:color w:val="000000"/>
          <w:sz w:val="24"/>
          <w:szCs w:val="24"/>
          <w:lang w:eastAsia="en-CA"/>
        </w:rPr>
        <w:t xml:space="preserve">. (D) The tree model is mostly sensitive to </w:t>
      </w:r>
      <w:r w:rsidRPr="00EA4D8F">
        <w:rPr>
          <w:rFonts w:ascii="Times New Roman" w:eastAsia="Times New Roman" w:hAnsi="Times New Roman" w:cs="Times New Roman"/>
          <w:i/>
          <w:iCs/>
          <w:color w:val="000000"/>
          <w:sz w:val="24"/>
          <w:szCs w:val="24"/>
          <w:lang w:eastAsia="en-CA"/>
        </w:rPr>
        <w:t>b</w:t>
      </w:r>
      <w:r w:rsidRPr="00EA4D8F">
        <w:rPr>
          <w:rFonts w:ascii="Times New Roman" w:eastAsia="Times New Roman" w:hAnsi="Times New Roman" w:cs="Times New Roman"/>
          <w:color w:val="000000"/>
          <w:sz w:val="24"/>
          <w:szCs w:val="24"/>
          <w:lang w:eastAsia="en-CA"/>
        </w:rPr>
        <w:t xml:space="preserve"> that </w:t>
      </w:r>
      <w:r>
        <w:rPr>
          <w:rFonts w:ascii="Times New Roman" w:eastAsia="Times New Roman" w:hAnsi="Times New Roman" w:cs="Times New Roman"/>
          <w:color w:val="000000"/>
          <w:sz w:val="24"/>
          <w:szCs w:val="24"/>
          <w:lang w:eastAsia="en-CA"/>
        </w:rPr>
        <w:t>advances phenology</w:t>
      </w:r>
      <w:r w:rsidRPr="00EA4D8F">
        <w:rPr>
          <w:rFonts w:ascii="Times New Roman" w:eastAsia="Times New Roman" w:hAnsi="Times New Roman" w:cs="Times New Roman"/>
          <w:color w:val="000000"/>
          <w:sz w:val="24"/>
          <w:szCs w:val="24"/>
          <w:lang w:eastAsia="en-CA"/>
        </w:rPr>
        <w:t xml:space="preserve">, and </w:t>
      </w:r>
      <w:r w:rsidRPr="00EA4D8F">
        <w:rPr>
          <w:rFonts w:ascii="Times New Roman" w:eastAsia="Times New Roman" w:hAnsi="Times New Roman" w:cs="Times New Roman"/>
          <w:i/>
          <w:iCs/>
          <w:color w:val="000000"/>
          <w:sz w:val="24"/>
          <w:szCs w:val="24"/>
          <w:lang w:eastAsia="en-CA"/>
        </w:rPr>
        <w:t>t</w:t>
      </w:r>
      <w:r>
        <w:rPr>
          <w:rFonts w:ascii="Times New Roman" w:eastAsia="Times New Roman" w:hAnsi="Times New Roman" w:cs="Times New Roman"/>
          <w:i/>
          <w:iCs/>
          <w:color w:val="000000"/>
          <w:sz w:val="24"/>
          <w:szCs w:val="24"/>
          <w:vertAlign w:val="subscript"/>
          <w:lang w:eastAsia="en-CA"/>
        </w:rPr>
        <w:t>0</w:t>
      </w:r>
      <w:r w:rsidRPr="00EA4D8F">
        <w:rPr>
          <w:rFonts w:ascii="Times New Roman" w:eastAsia="Times New Roman" w:hAnsi="Times New Roman" w:cs="Times New Roman"/>
          <w:color w:val="000000"/>
          <w:sz w:val="24"/>
          <w:szCs w:val="24"/>
          <w:lang w:eastAsia="en-CA"/>
        </w:rPr>
        <w:t xml:space="preserve"> that delays budburst.</w:t>
      </w:r>
    </w:p>
    <w:p w14:paraId="5B47F795" w14:textId="77777777" w:rsidR="00EA4D8F" w:rsidRPr="00EA4D8F" w:rsidRDefault="00EA4D8F" w:rsidP="00966FD5">
      <w:pPr>
        <w:spacing w:line="480" w:lineRule="auto"/>
        <w:rPr>
          <w:rFonts w:ascii="Times New Roman" w:eastAsia="Times New Roman" w:hAnsi="Times New Roman" w:cs="Times New Roman"/>
          <w:color w:val="000000"/>
          <w:sz w:val="24"/>
          <w:szCs w:val="24"/>
          <w:lang w:eastAsia="en-CA"/>
        </w:rPr>
      </w:pPr>
    </w:p>
    <w:p w14:paraId="71BD860B" w14:textId="406A792D" w:rsidR="00EA4D8F" w:rsidRDefault="00EA4D8F">
      <w:pPr>
        <w:rPr>
          <w:rFonts w:ascii="Times New Roman" w:hAnsi="Times New Roman" w:cs="Times New Roman"/>
          <w:sz w:val="24"/>
          <w:szCs w:val="24"/>
        </w:rPr>
      </w:pPr>
      <w:r>
        <w:rPr>
          <w:rFonts w:ascii="Times New Roman" w:hAnsi="Times New Roman" w:cs="Times New Roman"/>
          <w:sz w:val="24"/>
          <w:szCs w:val="24"/>
        </w:rPr>
        <w:br w:type="page"/>
      </w:r>
    </w:p>
    <w:p w14:paraId="4FB79CEC" w14:textId="754FEB4D" w:rsidR="00EA4D8F" w:rsidRDefault="00096CC0" w:rsidP="00966FD5">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602EF79" wp14:editId="68B8C2A2">
            <wp:extent cx="5972810" cy="4106545"/>
            <wp:effectExtent l="0" t="0" r="8890" b="825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9">
                      <a:extLst>
                        <a:ext uri="{28A0092B-C50C-407E-A947-70E740481C1C}">
                          <a14:useLocalDpi xmlns:a14="http://schemas.microsoft.com/office/drawing/2010/main" val="0"/>
                        </a:ext>
                      </a:extLst>
                    </a:blip>
                    <a:stretch>
                      <a:fillRect/>
                    </a:stretch>
                  </pic:blipFill>
                  <pic:spPr>
                    <a:xfrm>
                      <a:off x="0" y="0"/>
                      <a:ext cx="5972810" cy="4106545"/>
                    </a:xfrm>
                    <a:prstGeom prst="rect">
                      <a:avLst/>
                    </a:prstGeom>
                  </pic:spPr>
                </pic:pic>
              </a:graphicData>
            </a:graphic>
          </wp:inline>
        </w:drawing>
      </w:r>
    </w:p>
    <w:p w14:paraId="517F9CA8" w14:textId="3CA549EF" w:rsidR="00EA4D8F" w:rsidRPr="00EA4D8F" w:rsidRDefault="00EA4D8F" w:rsidP="00EA4D8F">
      <w:pPr>
        <w:spacing w:line="480" w:lineRule="auto"/>
        <w:rPr>
          <w:rFonts w:ascii="Times New Roman" w:eastAsia="Times New Roman" w:hAnsi="Times New Roman" w:cs="Times New Roman"/>
          <w:sz w:val="24"/>
          <w:szCs w:val="24"/>
          <w:lang w:eastAsia="en-CA"/>
        </w:rPr>
      </w:pPr>
      <w:r w:rsidRPr="00EA4D8F">
        <w:rPr>
          <w:rFonts w:ascii="Times New Roman" w:eastAsia="Times New Roman" w:hAnsi="Times New Roman" w:cs="Times New Roman"/>
          <w:b/>
          <w:bCs/>
          <w:color w:val="000000"/>
          <w:sz w:val="24"/>
          <w:szCs w:val="24"/>
          <w:lang w:eastAsia="en-CA"/>
        </w:rPr>
        <w:t>Figure 5</w:t>
      </w:r>
      <w:r w:rsidRPr="00EA4D8F">
        <w:rPr>
          <w:rFonts w:ascii="Times New Roman" w:eastAsia="Times New Roman" w:hAnsi="Times New Roman" w:cs="Times New Roman"/>
          <w:color w:val="000000"/>
          <w:sz w:val="24"/>
          <w:szCs w:val="24"/>
          <w:lang w:eastAsia="en-CA"/>
        </w:rPr>
        <w:t>: Latitudinal distribution of (A) emergence date of L</w:t>
      </w:r>
      <w:r w:rsidRPr="00EA4D8F">
        <w:rPr>
          <w:rFonts w:ascii="Times New Roman" w:eastAsia="Times New Roman" w:hAnsi="Times New Roman" w:cs="Times New Roman"/>
          <w:color w:val="000000"/>
          <w:sz w:val="14"/>
          <w:szCs w:val="14"/>
          <w:vertAlign w:val="subscript"/>
          <w:lang w:eastAsia="en-CA"/>
        </w:rPr>
        <w:t>2</w:t>
      </w:r>
      <w:r w:rsidRPr="00EA4D8F">
        <w:rPr>
          <w:rFonts w:ascii="Times New Roman" w:eastAsia="Times New Roman" w:hAnsi="Times New Roman" w:cs="Times New Roman"/>
          <w:color w:val="000000"/>
          <w:sz w:val="24"/>
          <w:szCs w:val="24"/>
          <w:lang w:eastAsia="en-CA"/>
        </w:rPr>
        <w:t xml:space="preserve"> instar (Julian days), (B) budburst date (Julian days), and (C) mismatch between emergence and budburst date. For each latitude, the white box (left one) represents the 1996-2016 period. Grey boxes represent expected outcome according to RCP 2.6 (light grey), RCP 4.5 (dark grey), and RCP 8.5 (black) scenarios over 2021 to 2100.  Both emergence and budburst are expected to occur later at higher latitudes. Over all warming scenarios, both events are expected to occur earlier in the year. Warmer scenarios generate more variance. Nowadays, emergence is expected to occur 5 to 10 days before budburst at low latitudes, while at higher latitudes, emergence may sometimes occur before budburst and sometimes afterwards.  For all warming scenarios, an increase in mismatch is expected. At low latitudes, emergence may occur too early some years, which may lead to low survival of L</w:t>
      </w:r>
      <w:r>
        <w:rPr>
          <w:rFonts w:ascii="Times New Roman" w:eastAsia="Times New Roman" w:hAnsi="Times New Roman" w:cs="Times New Roman"/>
          <w:color w:val="000000"/>
          <w:sz w:val="24"/>
          <w:szCs w:val="24"/>
          <w:vertAlign w:val="subscript"/>
          <w:lang w:eastAsia="en-CA"/>
        </w:rPr>
        <w:t>2</w:t>
      </w:r>
      <w:r w:rsidRPr="00EA4D8F">
        <w:rPr>
          <w:rFonts w:ascii="Times New Roman" w:eastAsia="Times New Roman" w:hAnsi="Times New Roman" w:cs="Times New Roman"/>
          <w:color w:val="000000"/>
          <w:sz w:val="24"/>
          <w:szCs w:val="24"/>
          <w:lang w:eastAsia="en-CA"/>
        </w:rPr>
        <w:t xml:space="preserve">. At </w:t>
      </w:r>
      <w:r w:rsidRPr="00EA4D8F">
        <w:rPr>
          <w:rFonts w:ascii="Times New Roman" w:eastAsia="Times New Roman" w:hAnsi="Times New Roman" w:cs="Times New Roman"/>
          <w:color w:val="000000"/>
          <w:sz w:val="24"/>
          <w:szCs w:val="24"/>
          <w:lang w:eastAsia="en-CA"/>
        </w:rPr>
        <w:lastRenderedPageBreak/>
        <w:t>higher latitudes, emergence is expected to systematically occur a few days before budburst, which would increase survival of L</w:t>
      </w:r>
      <w:r>
        <w:rPr>
          <w:rFonts w:ascii="Times New Roman" w:eastAsia="Times New Roman" w:hAnsi="Times New Roman" w:cs="Times New Roman"/>
          <w:color w:val="000000"/>
          <w:sz w:val="24"/>
          <w:szCs w:val="24"/>
          <w:vertAlign w:val="subscript"/>
          <w:lang w:eastAsia="en-CA"/>
        </w:rPr>
        <w:t>2</w:t>
      </w:r>
      <w:r w:rsidRPr="00EA4D8F">
        <w:rPr>
          <w:rFonts w:ascii="Times New Roman" w:eastAsia="Times New Roman" w:hAnsi="Times New Roman" w:cs="Times New Roman"/>
          <w:color w:val="000000"/>
          <w:sz w:val="24"/>
          <w:szCs w:val="24"/>
          <w:lang w:eastAsia="en-CA"/>
        </w:rPr>
        <w:t>.</w:t>
      </w:r>
    </w:p>
    <w:p w14:paraId="2CC1B49A" w14:textId="77777777" w:rsidR="00EA4D8F" w:rsidRPr="000C2304" w:rsidRDefault="00EA4D8F" w:rsidP="00966FD5">
      <w:pPr>
        <w:spacing w:line="480" w:lineRule="auto"/>
        <w:rPr>
          <w:rFonts w:ascii="Times New Roman" w:hAnsi="Times New Roman" w:cs="Times New Roman"/>
          <w:sz w:val="24"/>
          <w:szCs w:val="24"/>
        </w:rPr>
      </w:pPr>
    </w:p>
    <w:sectPr w:rsidR="00EA4D8F" w:rsidRPr="000C2304" w:rsidSect="00210E6D">
      <w:pgSz w:w="12240" w:h="15840" w:code="1"/>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6FD5"/>
    <w:rsid w:val="000244CA"/>
    <w:rsid w:val="00074B3F"/>
    <w:rsid w:val="00096CC0"/>
    <w:rsid w:val="000C2304"/>
    <w:rsid w:val="000D3315"/>
    <w:rsid w:val="00171855"/>
    <w:rsid w:val="001D6860"/>
    <w:rsid w:val="00210E6D"/>
    <w:rsid w:val="002343D8"/>
    <w:rsid w:val="00244D15"/>
    <w:rsid w:val="003523A0"/>
    <w:rsid w:val="00361A8E"/>
    <w:rsid w:val="004A44E1"/>
    <w:rsid w:val="004C08E4"/>
    <w:rsid w:val="005A363E"/>
    <w:rsid w:val="005E7C4C"/>
    <w:rsid w:val="00705A7B"/>
    <w:rsid w:val="007543C8"/>
    <w:rsid w:val="0076749D"/>
    <w:rsid w:val="00791508"/>
    <w:rsid w:val="007E6A39"/>
    <w:rsid w:val="00800955"/>
    <w:rsid w:val="008231E5"/>
    <w:rsid w:val="008D73E1"/>
    <w:rsid w:val="00966FD5"/>
    <w:rsid w:val="00A62544"/>
    <w:rsid w:val="00B2195B"/>
    <w:rsid w:val="00B75FDC"/>
    <w:rsid w:val="00B87B89"/>
    <w:rsid w:val="00C2430C"/>
    <w:rsid w:val="00C85327"/>
    <w:rsid w:val="00CC71B8"/>
    <w:rsid w:val="00D32DAA"/>
    <w:rsid w:val="00D778E8"/>
    <w:rsid w:val="00DF6368"/>
    <w:rsid w:val="00E00B7A"/>
    <w:rsid w:val="00EA4D8F"/>
    <w:rsid w:val="00EB4FB0"/>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750F7"/>
  <w15:chartTrackingRefBased/>
  <w15:docId w15:val="{84D79548-2377-40FA-9DB8-B5C7C62FA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link w:val="Titre1Car"/>
    <w:uiPriority w:val="9"/>
    <w:qFormat/>
    <w:rsid w:val="00966FD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CA"/>
    </w:rPr>
  </w:style>
  <w:style w:type="paragraph" w:styleId="Titre2">
    <w:name w:val="heading 2"/>
    <w:basedOn w:val="Normal"/>
    <w:next w:val="Normal"/>
    <w:link w:val="Titre2Car"/>
    <w:uiPriority w:val="9"/>
    <w:semiHidden/>
    <w:unhideWhenUsed/>
    <w:qFormat/>
    <w:rsid w:val="000C230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semiHidden/>
    <w:unhideWhenUsed/>
    <w:qFormat/>
    <w:rsid w:val="00074B3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66FD5"/>
    <w:rPr>
      <w:rFonts w:ascii="Times New Roman" w:eastAsia="Times New Roman" w:hAnsi="Times New Roman" w:cs="Times New Roman"/>
      <w:b/>
      <w:bCs/>
      <w:kern w:val="36"/>
      <w:sz w:val="48"/>
      <w:szCs w:val="48"/>
      <w:lang w:eastAsia="en-CA"/>
    </w:rPr>
  </w:style>
  <w:style w:type="paragraph" w:styleId="NormalWeb">
    <w:name w:val="Normal (Web)"/>
    <w:basedOn w:val="Normal"/>
    <w:uiPriority w:val="99"/>
    <w:unhideWhenUsed/>
    <w:rsid w:val="00966FD5"/>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Titre2Car">
    <w:name w:val="Titre 2 Car"/>
    <w:basedOn w:val="Policepardfaut"/>
    <w:link w:val="Titre2"/>
    <w:uiPriority w:val="9"/>
    <w:semiHidden/>
    <w:rsid w:val="000C2304"/>
    <w:rPr>
      <w:rFonts w:asciiTheme="majorHAnsi" w:eastAsiaTheme="majorEastAsia" w:hAnsiTheme="majorHAnsi" w:cstheme="majorBidi"/>
      <w:color w:val="2F5496" w:themeColor="accent1" w:themeShade="BF"/>
      <w:sz w:val="26"/>
      <w:szCs w:val="26"/>
    </w:rPr>
  </w:style>
  <w:style w:type="character" w:styleId="Textedelespacerserv">
    <w:name w:val="Placeholder Text"/>
    <w:basedOn w:val="Policepardfaut"/>
    <w:uiPriority w:val="99"/>
    <w:semiHidden/>
    <w:rsid w:val="00CC71B8"/>
    <w:rPr>
      <w:color w:val="808080"/>
    </w:rPr>
  </w:style>
  <w:style w:type="table" w:styleId="Grilledutableau">
    <w:name w:val="Table Grid"/>
    <w:basedOn w:val="TableauNormal"/>
    <w:uiPriority w:val="39"/>
    <w:rsid w:val="00CC71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3Car">
    <w:name w:val="Titre 3 Car"/>
    <w:basedOn w:val="Policepardfaut"/>
    <w:link w:val="Titre3"/>
    <w:uiPriority w:val="9"/>
    <w:semiHidden/>
    <w:rsid w:val="00074B3F"/>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71277">
      <w:bodyDiv w:val="1"/>
      <w:marLeft w:val="0"/>
      <w:marRight w:val="0"/>
      <w:marTop w:val="0"/>
      <w:marBottom w:val="0"/>
      <w:divBdr>
        <w:top w:val="none" w:sz="0" w:space="0" w:color="auto"/>
        <w:left w:val="none" w:sz="0" w:space="0" w:color="auto"/>
        <w:bottom w:val="none" w:sz="0" w:space="0" w:color="auto"/>
        <w:right w:val="none" w:sz="0" w:space="0" w:color="auto"/>
      </w:divBdr>
    </w:div>
    <w:div w:id="248933491">
      <w:bodyDiv w:val="1"/>
      <w:marLeft w:val="0"/>
      <w:marRight w:val="0"/>
      <w:marTop w:val="0"/>
      <w:marBottom w:val="0"/>
      <w:divBdr>
        <w:top w:val="none" w:sz="0" w:space="0" w:color="auto"/>
        <w:left w:val="none" w:sz="0" w:space="0" w:color="auto"/>
        <w:bottom w:val="none" w:sz="0" w:space="0" w:color="auto"/>
        <w:right w:val="none" w:sz="0" w:space="0" w:color="auto"/>
      </w:divBdr>
    </w:div>
    <w:div w:id="295373832">
      <w:bodyDiv w:val="1"/>
      <w:marLeft w:val="0"/>
      <w:marRight w:val="0"/>
      <w:marTop w:val="0"/>
      <w:marBottom w:val="0"/>
      <w:divBdr>
        <w:top w:val="none" w:sz="0" w:space="0" w:color="auto"/>
        <w:left w:val="none" w:sz="0" w:space="0" w:color="auto"/>
        <w:bottom w:val="none" w:sz="0" w:space="0" w:color="auto"/>
        <w:right w:val="none" w:sz="0" w:space="0" w:color="auto"/>
      </w:divBdr>
    </w:div>
    <w:div w:id="650258841">
      <w:bodyDiv w:val="1"/>
      <w:marLeft w:val="0"/>
      <w:marRight w:val="0"/>
      <w:marTop w:val="0"/>
      <w:marBottom w:val="0"/>
      <w:divBdr>
        <w:top w:val="none" w:sz="0" w:space="0" w:color="auto"/>
        <w:left w:val="none" w:sz="0" w:space="0" w:color="auto"/>
        <w:bottom w:val="none" w:sz="0" w:space="0" w:color="auto"/>
        <w:right w:val="none" w:sz="0" w:space="0" w:color="auto"/>
      </w:divBdr>
    </w:div>
    <w:div w:id="824204619">
      <w:bodyDiv w:val="1"/>
      <w:marLeft w:val="0"/>
      <w:marRight w:val="0"/>
      <w:marTop w:val="0"/>
      <w:marBottom w:val="0"/>
      <w:divBdr>
        <w:top w:val="none" w:sz="0" w:space="0" w:color="auto"/>
        <w:left w:val="none" w:sz="0" w:space="0" w:color="auto"/>
        <w:bottom w:val="none" w:sz="0" w:space="0" w:color="auto"/>
        <w:right w:val="none" w:sz="0" w:space="0" w:color="auto"/>
      </w:divBdr>
    </w:div>
    <w:div w:id="934171193">
      <w:bodyDiv w:val="1"/>
      <w:marLeft w:val="0"/>
      <w:marRight w:val="0"/>
      <w:marTop w:val="0"/>
      <w:marBottom w:val="0"/>
      <w:divBdr>
        <w:top w:val="none" w:sz="0" w:space="0" w:color="auto"/>
        <w:left w:val="none" w:sz="0" w:space="0" w:color="auto"/>
        <w:bottom w:val="none" w:sz="0" w:space="0" w:color="auto"/>
        <w:right w:val="none" w:sz="0" w:space="0" w:color="auto"/>
      </w:divBdr>
    </w:div>
    <w:div w:id="951282075">
      <w:bodyDiv w:val="1"/>
      <w:marLeft w:val="0"/>
      <w:marRight w:val="0"/>
      <w:marTop w:val="0"/>
      <w:marBottom w:val="0"/>
      <w:divBdr>
        <w:top w:val="none" w:sz="0" w:space="0" w:color="auto"/>
        <w:left w:val="none" w:sz="0" w:space="0" w:color="auto"/>
        <w:bottom w:val="none" w:sz="0" w:space="0" w:color="auto"/>
        <w:right w:val="none" w:sz="0" w:space="0" w:color="auto"/>
      </w:divBdr>
    </w:div>
    <w:div w:id="977807421">
      <w:bodyDiv w:val="1"/>
      <w:marLeft w:val="0"/>
      <w:marRight w:val="0"/>
      <w:marTop w:val="0"/>
      <w:marBottom w:val="0"/>
      <w:divBdr>
        <w:top w:val="none" w:sz="0" w:space="0" w:color="auto"/>
        <w:left w:val="none" w:sz="0" w:space="0" w:color="auto"/>
        <w:bottom w:val="none" w:sz="0" w:space="0" w:color="auto"/>
        <w:right w:val="none" w:sz="0" w:space="0" w:color="auto"/>
      </w:divBdr>
    </w:div>
    <w:div w:id="1379819193">
      <w:bodyDiv w:val="1"/>
      <w:marLeft w:val="0"/>
      <w:marRight w:val="0"/>
      <w:marTop w:val="0"/>
      <w:marBottom w:val="0"/>
      <w:divBdr>
        <w:top w:val="none" w:sz="0" w:space="0" w:color="auto"/>
        <w:left w:val="none" w:sz="0" w:space="0" w:color="auto"/>
        <w:bottom w:val="none" w:sz="0" w:space="0" w:color="auto"/>
        <w:right w:val="none" w:sz="0" w:space="0" w:color="auto"/>
      </w:divBdr>
    </w:div>
    <w:div w:id="1524858538">
      <w:bodyDiv w:val="1"/>
      <w:marLeft w:val="0"/>
      <w:marRight w:val="0"/>
      <w:marTop w:val="0"/>
      <w:marBottom w:val="0"/>
      <w:divBdr>
        <w:top w:val="none" w:sz="0" w:space="0" w:color="auto"/>
        <w:left w:val="none" w:sz="0" w:space="0" w:color="auto"/>
        <w:bottom w:val="none" w:sz="0" w:space="0" w:color="auto"/>
        <w:right w:val="none" w:sz="0" w:space="0" w:color="auto"/>
      </w:divBdr>
    </w:div>
    <w:div w:id="1554538485">
      <w:bodyDiv w:val="1"/>
      <w:marLeft w:val="0"/>
      <w:marRight w:val="0"/>
      <w:marTop w:val="0"/>
      <w:marBottom w:val="0"/>
      <w:divBdr>
        <w:top w:val="none" w:sz="0" w:space="0" w:color="auto"/>
        <w:left w:val="none" w:sz="0" w:space="0" w:color="auto"/>
        <w:bottom w:val="none" w:sz="0" w:space="0" w:color="auto"/>
        <w:right w:val="none" w:sz="0" w:space="0" w:color="auto"/>
      </w:divBdr>
    </w:div>
    <w:div w:id="1620138356">
      <w:bodyDiv w:val="1"/>
      <w:marLeft w:val="0"/>
      <w:marRight w:val="0"/>
      <w:marTop w:val="0"/>
      <w:marBottom w:val="0"/>
      <w:divBdr>
        <w:top w:val="none" w:sz="0" w:space="0" w:color="auto"/>
        <w:left w:val="none" w:sz="0" w:space="0" w:color="auto"/>
        <w:bottom w:val="none" w:sz="0" w:space="0" w:color="auto"/>
        <w:right w:val="none" w:sz="0" w:space="0" w:color="auto"/>
      </w:divBdr>
    </w:div>
    <w:div w:id="1688091973">
      <w:bodyDiv w:val="1"/>
      <w:marLeft w:val="0"/>
      <w:marRight w:val="0"/>
      <w:marTop w:val="0"/>
      <w:marBottom w:val="0"/>
      <w:divBdr>
        <w:top w:val="none" w:sz="0" w:space="0" w:color="auto"/>
        <w:left w:val="none" w:sz="0" w:space="0" w:color="auto"/>
        <w:bottom w:val="none" w:sz="0" w:space="0" w:color="auto"/>
        <w:right w:val="none" w:sz="0" w:space="0" w:color="auto"/>
      </w:divBdr>
    </w:div>
    <w:div w:id="1789859191">
      <w:bodyDiv w:val="1"/>
      <w:marLeft w:val="0"/>
      <w:marRight w:val="0"/>
      <w:marTop w:val="0"/>
      <w:marBottom w:val="0"/>
      <w:divBdr>
        <w:top w:val="none" w:sz="0" w:space="0" w:color="auto"/>
        <w:left w:val="none" w:sz="0" w:space="0" w:color="auto"/>
        <w:bottom w:val="none" w:sz="0" w:space="0" w:color="auto"/>
        <w:right w:val="none" w:sz="0" w:space="0" w:color="auto"/>
      </w:divBdr>
    </w:div>
    <w:div w:id="1809589600">
      <w:bodyDiv w:val="1"/>
      <w:marLeft w:val="0"/>
      <w:marRight w:val="0"/>
      <w:marTop w:val="0"/>
      <w:marBottom w:val="0"/>
      <w:divBdr>
        <w:top w:val="none" w:sz="0" w:space="0" w:color="auto"/>
        <w:left w:val="none" w:sz="0" w:space="0" w:color="auto"/>
        <w:bottom w:val="none" w:sz="0" w:space="0" w:color="auto"/>
        <w:right w:val="none" w:sz="0" w:space="0" w:color="auto"/>
      </w:divBdr>
    </w:div>
    <w:div w:id="2092383542">
      <w:bodyDiv w:val="1"/>
      <w:marLeft w:val="0"/>
      <w:marRight w:val="0"/>
      <w:marTop w:val="0"/>
      <w:marBottom w:val="0"/>
      <w:divBdr>
        <w:top w:val="none" w:sz="0" w:space="0" w:color="auto"/>
        <w:left w:val="none" w:sz="0" w:space="0" w:color="auto"/>
        <w:bottom w:val="none" w:sz="0" w:space="0" w:color="auto"/>
        <w:right w:val="none" w:sz="0" w:space="0" w:color="auto"/>
      </w:divBdr>
      <w:divsChild>
        <w:div w:id="1862669843">
          <w:marLeft w:val="-108"/>
          <w:marRight w:val="0"/>
          <w:marTop w:val="0"/>
          <w:marBottom w:val="0"/>
          <w:divBdr>
            <w:top w:val="none" w:sz="0" w:space="0" w:color="auto"/>
            <w:left w:val="none" w:sz="0" w:space="0" w:color="auto"/>
            <w:bottom w:val="none" w:sz="0" w:space="0" w:color="auto"/>
            <w:right w:val="none" w:sz="0" w:space="0" w:color="auto"/>
          </w:divBdr>
        </w:div>
        <w:div w:id="757947445">
          <w:marLeft w:val="-108"/>
          <w:marRight w:val="0"/>
          <w:marTop w:val="0"/>
          <w:marBottom w:val="0"/>
          <w:divBdr>
            <w:top w:val="none" w:sz="0" w:space="0" w:color="auto"/>
            <w:left w:val="none" w:sz="0" w:space="0" w:color="auto"/>
            <w:bottom w:val="none" w:sz="0" w:space="0" w:color="auto"/>
            <w:right w:val="none" w:sz="0" w:space="0" w:color="auto"/>
          </w:divBdr>
        </w:div>
      </w:divsChild>
    </w:div>
    <w:div w:id="2098138607">
      <w:bodyDiv w:val="1"/>
      <w:marLeft w:val="0"/>
      <w:marRight w:val="0"/>
      <w:marTop w:val="0"/>
      <w:marBottom w:val="0"/>
      <w:divBdr>
        <w:top w:val="none" w:sz="0" w:space="0" w:color="auto"/>
        <w:left w:val="none" w:sz="0" w:space="0" w:color="auto"/>
        <w:bottom w:val="none" w:sz="0" w:space="0" w:color="auto"/>
        <w:right w:val="none" w:sz="0" w:space="0" w:color="auto"/>
      </w:divBdr>
    </w:div>
    <w:div w:id="2137291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F097F-143F-4134-81F9-967382B41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36</Pages>
  <Words>25829</Words>
  <Characters>147227</Characters>
  <Application>Microsoft Office Word</Application>
  <DocSecurity>0</DocSecurity>
  <Lines>1226</Lines>
  <Paragraphs>34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2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22</cp:revision>
  <dcterms:created xsi:type="dcterms:W3CDTF">2021-03-25T00:36:00Z</dcterms:created>
  <dcterms:modified xsi:type="dcterms:W3CDTF">2021-03-26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journal-of-animal-ecology</vt:lpwstr>
  </property>
</Properties>
</file>